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63526946" w:rsidR="003D2C3B" w:rsidRPr="003D6548" w:rsidRDefault="001D01F5" w:rsidP="00F43FF3">
            <w:pPr>
              <w:jc w:val="center"/>
            </w:pPr>
            <w:r w:rsidRPr="003D6548">
              <w:rPr>
                <w:szCs w:val="24"/>
              </w:rPr>
              <w:t xml:space="preserve">Prof. Dr. Ralf Klabunde </w:t>
            </w:r>
            <w:r w:rsidR="003771B1" w:rsidRPr="003D6548">
              <w:rPr>
                <w:szCs w:val="24"/>
              </w:rPr>
              <w:t xml:space="preserve"> </w:t>
            </w:r>
            <w:r w:rsidR="003D2C3B" w:rsidRPr="003D6548">
              <w:rPr>
                <w:szCs w:val="24"/>
              </w:rPr>
              <w:t xml:space="preserve"> </w:t>
            </w:r>
          </w:p>
        </w:tc>
      </w:tr>
    </w:tbl>
    <w:sdt>
      <w:sdtPr>
        <w:rPr>
          <w:rFonts w:eastAsia="Times New Roman" w:cs="Times New Roman"/>
          <w:szCs w:val="20"/>
          <w:lang w:val="en-US" w:eastAsia="de-DE"/>
        </w:rPr>
        <w:id w:val="-292675079"/>
        <w:docPartObj>
          <w:docPartGallery w:val="Table of Contents"/>
          <w:docPartUnique/>
        </w:docPartObj>
      </w:sdtPr>
      <w:sdtEndPr>
        <w:rPr>
          <w:b/>
          <w:bCs/>
        </w:rPr>
      </w:sdtEndPr>
      <w:sdtContent>
        <w:p w14:paraId="3FC7A4FA" w14:textId="4C6C7169" w:rsidR="00AE00F3" w:rsidRPr="003D6548" w:rsidRDefault="00AE00F3">
          <w:pPr>
            <w:pStyle w:val="Inhaltsverzeichnisberschrift"/>
            <w:rPr>
              <w:lang w:val="en-US"/>
            </w:rPr>
          </w:pPr>
          <w:r w:rsidRPr="003D6548">
            <w:rPr>
              <w:lang w:val="en-US"/>
            </w:rPr>
            <w:t>Table des matières</w:t>
          </w:r>
        </w:p>
        <w:p w14:paraId="5BEF6442" w14:textId="233134DD" w:rsidR="00A200C8" w:rsidRDefault="00AE00F3">
          <w:pPr>
            <w:pStyle w:val="Verzeichnis1"/>
            <w:tabs>
              <w:tab w:val="right" w:pos="8494"/>
            </w:tabs>
            <w:rPr>
              <w:rFonts w:eastAsiaTheme="minorEastAsia" w:cstheme="minorBidi"/>
              <w:b w:val="0"/>
              <w:bCs w:val="0"/>
              <w:caps w:val="0"/>
              <w:noProof/>
              <w:sz w:val="22"/>
              <w:szCs w:val="22"/>
              <w:lang w:val="fr-FR" w:eastAsia="ja-JP"/>
            </w:rPr>
          </w:pPr>
          <w:r w:rsidRPr="003D6548">
            <w:rPr>
              <w:rFonts w:ascii="Georgia" w:hAnsi="Georgia"/>
              <w:b w:val="0"/>
              <w:bCs w:val="0"/>
            </w:rPr>
            <w:fldChar w:fldCharType="begin"/>
          </w:r>
          <w:r w:rsidRPr="003D6548">
            <w:rPr>
              <w:rFonts w:ascii="Georgia" w:hAnsi="Georgia"/>
            </w:rPr>
            <w:instrText>TOC \o "1-3" \h \z \u</w:instrText>
          </w:r>
          <w:r w:rsidRPr="003D6548">
            <w:rPr>
              <w:rFonts w:ascii="Georgia" w:hAnsi="Georgia"/>
              <w:b w:val="0"/>
              <w:bCs w:val="0"/>
            </w:rPr>
            <w:fldChar w:fldCharType="separate"/>
          </w:r>
          <w:hyperlink w:anchor="_Toc78788148" w:history="1">
            <w:r w:rsidR="00A200C8" w:rsidRPr="0053394C">
              <w:rPr>
                <w:rStyle w:val="Hyperlink"/>
                <w:noProof/>
              </w:rPr>
              <w:t>Abstract</w:t>
            </w:r>
            <w:r w:rsidR="00A200C8">
              <w:rPr>
                <w:noProof/>
                <w:webHidden/>
              </w:rPr>
              <w:tab/>
            </w:r>
            <w:r w:rsidR="00A200C8">
              <w:rPr>
                <w:noProof/>
                <w:webHidden/>
              </w:rPr>
              <w:fldChar w:fldCharType="begin"/>
            </w:r>
            <w:r w:rsidR="00A200C8">
              <w:rPr>
                <w:noProof/>
                <w:webHidden/>
              </w:rPr>
              <w:instrText xml:space="preserve"> PAGEREF _Toc78788148 \h </w:instrText>
            </w:r>
            <w:r w:rsidR="00A200C8">
              <w:rPr>
                <w:noProof/>
                <w:webHidden/>
              </w:rPr>
            </w:r>
            <w:r w:rsidR="00A200C8">
              <w:rPr>
                <w:noProof/>
                <w:webHidden/>
              </w:rPr>
              <w:fldChar w:fldCharType="separate"/>
            </w:r>
            <w:r w:rsidR="00A200C8">
              <w:rPr>
                <w:noProof/>
                <w:webHidden/>
              </w:rPr>
              <w:t>4</w:t>
            </w:r>
            <w:r w:rsidR="00A200C8">
              <w:rPr>
                <w:noProof/>
                <w:webHidden/>
              </w:rPr>
              <w:fldChar w:fldCharType="end"/>
            </w:r>
          </w:hyperlink>
        </w:p>
        <w:p w14:paraId="09E6260D" w14:textId="4BB350C7" w:rsidR="00A200C8" w:rsidRDefault="00A200C8">
          <w:pPr>
            <w:pStyle w:val="Verzeichnis1"/>
            <w:tabs>
              <w:tab w:val="right" w:pos="8494"/>
            </w:tabs>
            <w:rPr>
              <w:rFonts w:eastAsiaTheme="minorEastAsia" w:cstheme="minorBidi"/>
              <w:b w:val="0"/>
              <w:bCs w:val="0"/>
              <w:caps w:val="0"/>
              <w:noProof/>
              <w:sz w:val="22"/>
              <w:szCs w:val="22"/>
              <w:lang w:val="fr-FR" w:eastAsia="ja-JP"/>
            </w:rPr>
          </w:pPr>
          <w:hyperlink w:anchor="_Toc78788149" w:history="1">
            <w:r w:rsidRPr="0053394C">
              <w:rPr>
                <w:rStyle w:val="Hyperlink"/>
                <w:noProof/>
              </w:rPr>
              <w:t>List of Figures</w:t>
            </w:r>
            <w:r>
              <w:rPr>
                <w:noProof/>
                <w:webHidden/>
              </w:rPr>
              <w:tab/>
            </w:r>
            <w:r>
              <w:rPr>
                <w:noProof/>
                <w:webHidden/>
              </w:rPr>
              <w:fldChar w:fldCharType="begin"/>
            </w:r>
            <w:r>
              <w:rPr>
                <w:noProof/>
                <w:webHidden/>
              </w:rPr>
              <w:instrText xml:space="preserve"> PAGEREF _Toc78788149 \h </w:instrText>
            </w:r>
            <w:r>
              <w:rPr>
                <w:noProof/>
                <w:webHidden/>
              </w:rPr>
            </w:r>
            <w:r>
              <w:rPr>
                <w:noProof/>
                <w:webHidden/>
              </w:rPr>
              <w:fldChar w:fldCharType="separate"/>
            </w:r>
            <w:r>
              <w:rPr>
                <w:noProof/>
                <w:webHidden/>
              </w:rPr>
              <w:t>5</w:t>
            </w:r>
            <w:r>
              <w:rPr>
                <w:noProof/>
                <w:webHidden/>
              </w:rPr>
              <w:fldChar w:fldCharType="end"/>
            </w:r>
          </w:hyperlink>
        </w:p>
        <w:p w14:paraId="5D4E6DAE" w14:textId="3C41EFA7" w:rsidR="00A200C8" w:rsidRDefault="00A200C8">
          <w:pPr>
            <w:pStyle w:val="Verzeichnis1"/>
            <w:tabs>
              <w:tab w:val="right" w:pos="8494"/>
            </w:tabs>
            <w:rPr>
              <w:rFonts w:eastAsiaTheme="minorEastAsia" w:cstheme="minorBidi"/>
              <w:b w:val="0"/>
              <w:bCs w:val="0"/>
              <w:caps w:val="0"/>
              <w:noProof/>
              <w:sz w:val="22"/>
              <w:szCs w:val="22"/>
              <w:lang w:val="fr-FR" w:eastAsia="ja-JP"/>
            </w:rPr>
          </w:pPr>
          <w:hyperlink w:anchor="_Toc78788150" w:history="1">
            <w:r w:rsidRPr="0053394C">
              <w:rPr>
                <w:rStyle w:val="Hyperlink"/>
                <w:noProof/>
              </w:rPr>
              <w:t>List of Tables</w:t>
            </w:r>
            <w:r>
              <w:rPr>
                <w:noProof/>
                <w:webHidden/>
              </w:rPr>
              <w:tab/>
            </w:r>
            <w:r>
              <w:rPr>
                <w:noProof/>
                <w:webHidden/>
              </w:rPr>
              <w:fldChar w:fldCharType="begin"/>
            </w:r>
            <w:r>
              <w:rPr>
                <w:noProof/>
                <w:webHidden/>
              </w:rPr>
              <w:instrText xml:space="preserve"> PAGEREF _Toc78788150 \h </w:instrText>
            </w:r>
            <w:r>
              <w:rPr>
                <w:noProof/>
                <w:webHidden/>
              </w:rPr>
            </w:r>
            <w:r>
              <w:rPr>
                <w:noProof/>
                <w:webHidden/>
              </w:rPr>
              <w:fldChar w:fldCharType="separate"/>
            </w:r>
            <w:r>
              <w:rPr>
                <w:noProof/>
                <w:webHidden/>
              </w:rPr>
              <w:t>5</w:t>
            </w:r>
            <w:r>
              <w:rPr>
                <w:noProof/>
                <w:webHidden/>
              </w:rPr>
              <w:fldChar w:fldCharType="end"/>
            </w:r>
          </w:hyperlink>
        </w:p>
        <w:p w14:paraId="24D28574" w14:textId="41828255" w:rsidR="00A200C8" w:rsidRDefault="00A200C8">
          <w:pPr>
            <w:pStyle w:val="Verzeichnis1"/>
            <w:tabs>
              <w:tab w:val="right" w:pos="8494"/>
            </w:tabs>
            <w:rPr>
              <w:rFonts w:eastAsiaTheme="minorEastAsia" w:cstheme="minorBidi"/>
              <w:b w:val="0"/>
              <w:bCs w:val="0"/>
              <w:caps w:val="0"/>
              <w:noProof/>
              <w:sz w:val="22"/>
              <w:szCs w:val="22"/>
              <w:lang w:val="fr-FR" w:eastAsia="ja-JP"/>
            </w:rPr>
          </w:pPr>
          <w:hyperlink w:anchor="_Toc78788151" w:history="1">
            <w:r w:rsidRPr="0053394C">
              <w:rPr>
                <w:rStyle w:val="Hyperlink"/>
                <w:noProof/>
              </w:rPr>
              <w:t>List of Abbreviations</w:t>
            </w:r>
            <w:r>
              <w:rPr>
                <w:noProof/>
                <w:webHidden/>
              </w:rPr>
              <w:tab/>
            </w:r>
            <w:r>
              <w:rPr>
                <w:noProof/>
                <w:webHidden/>
              </w:rPr>
              <w:fldChar w:fldCharType="begin"/>
            </w:r>
            <w:r>
              <w:rPr>
                <w:noProof/>
                <w:webHidden/>
              </w:rPr>
              <w:instrText xml:space="preserve"> PAGEREF _Toc78788151 \h </w:instrText>
            </w:r>
            <w:r>
              <w:rPr>
                <w:noProof/>
                <w:webHidden/>
              </w:rPr>
            </w:r>
            <w:r>
              <w:rPr>
                <w:noProof/>
                <w:webHidden/>
              </w:rPr>
              <w:fldChar w:fldCharType="separate"/>
            </w:r>
            <w:r>
              <w:rPr>
                <w:noProof/>
                <w:webHidden/>
              </w:rPr>
              <w:t>5</w:t>
            </w:r>
            <w:r>
              <w:rPr>
                <w:noProof/>
                <w:webHidden/>
              </w:rPr>
              <w:fldChar w:fldCharType="end"/>
            </w:r>
          </w:hyperlink>
        </w:p>
        <w:p w14:paraId="3B56736E" w14:textId="074A424A" w:rsidR="00A200C8" w:rsidRDefault="00A200C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52" w:history="1">
            <w:r w:rsidRPr="0053394C">
              <w:rPr>
                <w:rStyle w:val="Hyperlink"/>
                <w:noProof/>
              </w:rPr>
              <w:t>1</w:t>
            </w:r>
            <w:r>
              <w:rPr>
                <w:rFonts w:eastAsiaTheme="minorEastAsia" w:cstheme="minorBidi"/>
                <w:b w:val="0"/>
                <w:bCs w:val="0"/>
                <w:caps w:val="0"/>
                <w:noProof/>
                <w:sz w:val="22"/>
                <w:szCs w:val="22"/>
                <w:lang w:val="fr-FR" w:eastAsia="ja-JP"/>
              </w:rPr>
              <w:tab/>
            </w:r>
            <w:r w:rsidRPr="0053394C">
              <w:rPr>
                <w:rStyle w:val="Hyperlink"/>
                <w:noProof/>
              </w:rPr>
              <w:t>Introduction</w:t>
            </w:r>
            <w:r>
              <w:rPr>
                <w:noProof/>
                <w:webHidden/>
              </w:rPr>
              <w:tab/>
            </w:r>
            <w:r>
              <w:rPr>
                <w:noProof/>
                <w:webHidden/>
              </w:rPr>
              <w:fldChar w:fldCharType="begin"/>
            </w:r>
            <w:r>
              <w:rPr>
                <w:noProof/>
                <w:webHidden/>
              </w:rPr>
              <w:instrText xml:space="preserve"> PAGEREF _Toc78788152 \h </w:instrText>
            </w:r>
            <w:r>
              <w:rPr>
                <w:noProof/>
                <w:webHidden/>
              </w:rPr>
            </w:r>
            <w:r>
              <w:rPr>
                <w:noProof/>
                <w:webHidden/>
              </w:rPr>
              <w:fldChar w:fldCharType="separate"/>
            </w:r>
            <w:r>
              <w:rPr>
                <w:noProof/>
                <w:webHidden/>
              </w:rPr>
              <w:t>6</w:t>
            </w:r>
            <w:r>
              <w:rPr>
                <w:noProof/>
                <w:webHidden/>
              </w:rPr>
              <w:fldChar w:fldCharType="end"/>
            </w:r>
          </w:hyperlink>
        </w:p>
        <w:p w14:paraId="7E9716F4" w14:textId="793CEE17" w:rsidR="00A200C8" w:rsidRDefault="00A200C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53" w:history="1">
            <w:r w:rsidRPr="0053394C">
              <w:rPr>
                <w:rStyle w:val="Hyperlink"/>
                <w:noProof/>
              </w:rPr>
              <w:t>2</w:t>
            </w:r>
            <w:r>
              <w:rPr>
                <w:rFonts w:eastAsiaTheme="minorEastAsia" w:cstheme="minorBidi"/>
                <w:b w:val="0"/>
                <w:bCs w:val="0"/>
                <w:caps w:val="0"/>
                <w:noProof/>
                <w:sz w:val="22"/>
                <w:szCs w:val="22"/>
                <w:lang w:val="fr-FR" w:eastAsia="ja-JP"/>
              </w:rPr>
              <w:tab/>
            </w:r>
            <w:r w:rsidRPr="0053394C">
              <w:rPr>
                <w:rStyle w:val="Hyperlink"/>
                <w:noProof/>
              </w:rPr>
              <w:t>Related Works</w:t>
            </w:r>
            <w:r>
              <w:rPr>
                <w:noProof/>
                <w:webHidden/>
              </w:rPr>
              <w:tab/>
            </w:r>
            <w:r>
              <w:rPr>
                <w:noProof/>
                <w:webHidden/>
              </w:rPr>
              <w:fldChar w:fldCharType="begin"/>
            </w:r>
            <w:r>
              <w:rPr>
                <w:noProof/>
                <w:webHidden/>
              </w:rPr>
              <w:instrText xml:space="preserve"> PAGEREF _Toc78788153 \h </w:instrText>
            </w:r>
            <w:r>
              <w:rPr>
                <w:noProof/>
                <w:webHidden/>
              </w:rPr>
            </w:r>
            <w:r>
              <w:rPr>
                <w:noProof/>
                <w:webHidden/>
              </w:rPr>
              <w:fldChar w:fldCharType="separate"/>
            </w:r>
            <w:r>
              <w:rPr>
                <w:noProof/>
                <w:webHidden/>
              </w:rPr>
              <w:t>7</w:t>
            </w:r>
            <w:r>
              <w:rPr>
                <w:noProof/>
                <w:webHidden/>
              </w:rPr>
              <w:fldChar w:fldCharType="end"/>
            </w:r>
          </w:hyperlink>
        </w:p>
        <w:p w14:paraId="0558803C" w14:textId="3E797214"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54" w:history="1">
            <w:r w:rsidRPr="0053394C">
              <w:rPr>
                <w:rStyle w:val="Hyperlink"/>
                <w:noProof/>
              </w:rPr>
              <w:t>2.1.</w:t>
            </w:r>
            <w:r>
              <w:rPr>
                <w:rFonts w:eastAsiaTheme="minorEastAsia" w:cstheme="minorBidi"/>
                <w:smallCaps w:val="0"/>
                <w:noProof/>
                <w:sz w:val="22"/>
                <w:szCs w:val="22"/>
                <w:lang w:val="fr-FR" w:eastAsia="ja-JP"/>
              </w:rPr>
              <w:tab/>
            </w:r>
            <w:r w:rsidRPr="0053394C">
              <w:rPr>
                <w:rStyle w:val="Hyperlink"/>
                <w:noProof/>
              </w:rPr>
              <w:t>Theoretical Linguistics</w:t>
            </w:r>
            <w:r>
              <w:rPr>
                <w:noProof/>
                <w:webHidden/>
              </w:rPr>
              <w:tab/>
            </w:r>
            <w:r>
              <w:rPr>
                <w:noProof/>
                <w:webHidden/>
              </w:rPr>
              <w:fldChar w:fldCharType="begin"/>
            </w:r>
            <w:r>
              <w:rPr>
                <w:noProof/>
                <w:webHidden/>
              </w:rPr>
              <w:instrText xml:space="preserve"> PAGEREF _Toc78788154 \h </w:instrText>
            </w:r>
            <w:r>
              <w:rPr>
                <w:noProof/>
                <w:webHidden/>
              </w:rPr>
            </w:r>
            <w:r>
              <w:rPr>
                <w:noProof/>
                <w:webHidden/>
              </w:rPr>
              <w:fldChar w:fldCharType="separate"/>
            </w:r>
            <w:r>
              <w:rPr>
                <w:noProof/>
                <w:webHidden/>
              </w:rPr>
              <w:t>7</w:t>
            </w:r>
            <w:r>
              <w:rPr>
                <w:noProof/>
                <w:webHidden/>
              </w:rPr>
              <w:fldChar w:fldCharType="end"/>
            </w:r>
          </w:hyperlink>
        </w:p>
        <w:p w14:paraId="2F3C3F5C" w14:textId="3A032E12"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55" w:history="1">
            <w:r w:rsidRPr="0053394C">
              <w:rPr>
                <w:rStyle w:val="Hyperlink"/>
                <w:noProof/>
              </w:rPr>
              <w:t>2.2.</w:t>
            </w:r>
            <w:r>
              <w:rPr>
                <w:rFonts w:eastAsiaTheme="minorEastAsia" w:cstheme="minorBidi"/>
                <w:smallCaps w:val="0"/>
                <w:noProof/>
                <w:sz w:val="22"/>
                <w:szCs w:val="22"/>
                <w:lang w:val="fr-FR" w:eastAsia="ja-JP"/>
              </w:rPr>
              <w:tab/>
            </w:r>
            <w:r w:rsidRPr="0053394C">
              <w:rPr>
                <w:rStyle w:val="Hyperlink"/>
                <w:noProof/>
              </w:rPr>
              <w:t>Computational Linguistics</w:t>
            </w:r>
            <w:r>
              <w:rPr>
                <w:noProof/>
                <w:webHidden/>
              </w:rPr>
              <w:tab/>
            </w:r>
            <w:r>
              <w:rPr>
                <w:noProof/>
                <w:webHidden/>
              </w:rPr>
              <w:fldChar w:fldCharType="begin"/>
            </w:r>
            <w:r>
              <w:rPr>
                <w:noProof/>
                <w:webHidden/>
              </w:rPr>
              <w:instrText xml:space="preserve"> PAGEREF _Toc78788155 \h </w:instrText>
            </w:r>
            <w:r>
              <w:rPr>
                <w:noProof/>
                <w:webHidden/>
              </w:rPr>
            </w:r>
            <w:r>
              <w:rPr>
                <w:noProof/>
                <w:webHidden/>
              </w:rPr>
              <w:fldChar w:fldCharType="separate"/>
            </w:r>
            <w:r>
              <w:rPr>
                <w:noProof/>
                <w:webHidden/>
              </w:rPr>
              <w:t>8</w:t>
            </w:r>
            <w:r>
              <w:rPr>
                <w:noProof/>
                <w:webHidden/>
              </w:rPr>
              <w:fldChar w:fldCharType="end"/>
            </w:r>
          </w:hyperlink>
        </w:p>
        <w:p w14:paraId="355783CA" w14:textId="405B961B" w:rsidR="00A200C8" w:rsidRDefault="00A200C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56" w:history="1">
            <w:r w:rsidRPr="0053394C">
              <w:rPr>
                <w:rStyle w:val="Hyperlink"/>
                <w:noProof/>
              </w:rPr>
              <w:t>3</w:t>
            </w:r>
            <w:r>
              <w:rPr>
                <w:rFonts w:eastAsiaTheme="minorEastAsia" w:cstheme="minorBidi"/>
                <w:b w:val="0"/>
                <w:bCs w:val="0"/>
                <w:caps w:val="0"/>
                <w:noProof/>
                <w:sz w:val="22"/>
                <w:szCs w:val="22"/>
                <w:lang w:val="fr-FR" w:eastAsia="ja-JP"/>
              </w:rPr>
              <w:tab/>
            </w:r>
            <w:r w:rsidRPr="0053394C">
              <w:rPr>
                <w:rStyle w:val="Hyperlink"/>
                <w:noProof/>
              </w:rPr>
              <w:t>General Features of Language and Discourse</w:t>
            </w:r>
            <w:r>
              <w:rPr>
                <w:noProof/>
                <w:webHidden/>
              </w:rPr>
              <w:tab/>
            </w:r>
            <w:r>
              <w:rPr>
                <w:noProof/>
                <w:webHidden/>
              </w:rPr>
              <w:fldChar w:fldCharType="begin"/>
            </w:r>
            <w:r>
              <w:rPr>
                <w:noProof/>
                <w:webHidden/>
              </w:rPr>
              <w:instrText xml:space="preserve"> PAGEREF _Toc78788156 \h </w:instrText>
            </w:r>
            <w:r>
              <w:rPr>
                <w:noProof/>
                <w:webHidden/>
              </w:rPr>
            </w:r>
            <w:r>
              <w:rPr>
                <w:noProof/>
                <w:webHidden/>
              </w:rPr>
              <w:fldChar w:fldCharType="separate"/>
            </w:r>
            <w:r>
              <w:rPr>
                <w:noProof/>
                <w:webHidden/>
              </w:rPr>
              <w:t>9</w:t>
            </w:r>
            <w:r>
              <w:rPr>
                <w:noProof/>
                <w:webHidden/>
              </w:rPr>
              <w:fldChar w:fldCharType="end"/>
            </w:r>
          </w:hyperlink>
        </w:p>
        <w:p w14:paraId="7967AE47" w14:textId="0B6BC310"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57" w:history="1">
            <w:r w:rsidRPr="0053394C">
              <w:rPr>
                <w:rStyle w:val="Hyperlink"/>
                <w:noProof/>
              </w:rPr>
              <w:t>3.1.</w:t>
            </w:r>
            <w:r>
              <w:rPr>
                <w:rFonts w:eastAsiaTheme="minorEastAsia" w:cstheme="minorBidi"/>
                <w:smallCaps w:val="0"/>
                <w:noProof/>
                <w:sz w:val="22"/>
                <w:szCs w:val="22"/>
                <w:lang w:val="fr-FR" w:eastAsia="ja-JP"/>
              </w:rPr>
              <w:tab/>
            </w:r>
            <w:r w:rsidRPr="0053394C">
              <w:rPr>
                <w:rStyle w:val="Hyperlink"/>
                <w:noProof/>
              </w:rPr>
              <w:t>Language: Parole, Langue and Communication</w:t>
            </w:r>
            <w:r>
              <w:rPr>
                <w:noProof/>
                <w:webHidden/>
              </w:rPr>
              <w:tab/>
            </w:r>
            <w:r>
              <w:rPr>
                <w:noProof/>
                <w:webHidden/>
              </w:rPr>
              <w:fldChar w:fldCharType="begin"/>
            </w:r>
            <w:r>
              <w:rPr>
                <w:noProof/>
                <w:webHidden/>
              </w:rPr>
              <w:instrText xml:space="preserve"> PAGEREF _Toc78788157 \h </w:instrText>
            </w:r>
            <w:r>
              <w:rPr>
                <w:noProof/>
                <w:webHidden/>
              </w:rPr>
            </w:r>
            <w:r>
              <w:rPr>
                <w:noProof/>
                <w:webHidden/>
              </w:rPr>
              <w:fldChar w:fldCharType="separate"/>
            </w:r>
            <w:r>
              <w:rPr>
                <w:noProof/>
                <w:webHidden/>
              </w:rPr>
              <w:t>9</w:t>
            </w:r>
            <w:r>
              <w:rPr>
                <w:noProof/>
                <w:webHidden/>
              </w:rPr>
              <w:fldChar w:fldCharType="end"/>
            </w:r>
          </w:hyperlink>
        </w:p>
        <w:p w14:paraId="1995C817" w14:textId="3FEA9A5A"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58" w:history="1">
            <w:r w:rsidRPr="0053394C">
              <w:rPr>
                <w:rStyle w:val="Hyperlink"/>
                <w:noProof/>
              </w:rPr>
              <w:t>3.2.</w:t>
            </w:r>
            <w:r>
              <w:rPr>
                <w:rFonts w:eastAsiaTheme="minorEastAsia" w:cstheme="minorBidi"/>
                <w:smallCaps w:val="0"/>
                <w:noProof/>
                <w:sz w:val="22"/>
                <w:szCs w:val="22"/>
                <w:lang w:val="fr-FR" w:eastAsia="ja-JP"/>
              </w:rPr>
              <w:tab/>
            </w:r>
            <w:r w:rsidRPr="0053394C">
              <w:rPr>
                <w:rStyle w:val="Hyperlink"/>
                <w:noProof/>
              </w:rPr>
              <w:t>General Features of Orality as a Medium</w:t>
            </w:r>
            <w:r>
              <w:rPr>
                <w:noProof/>
                <w:webHidden/>
              </w:rPr>
              <w:tab/>
            </w:r>
            <w:r>
              <w:rPr>
                <w:noProof/>
                <w:webHidden/>
              </w:rPr>
              <w:fldChar w:fldCharType="begin"/>
            </w:r>
            <w:r>
              <w:rPr>
                <w:noProof/>
                <w:webHidden/>
              </w:rPr>
              <w:instrText xml:space="preserve"> PAGEREF _Toc78788158 \h </w:instrText>
            </w:r>
            <w:r>
              <w:rPr>
                <w:noProof/>
                <w:webHidden/>
              </w:rPr>
            </w:r>
            <w:r>
              <w:rPr>
                <w:noProof/>
                <w:webHidden/>
              </w:rPr>
              <w:fldChar w:fldCharType="separate"/>
            </w:r>
            <w:r>
              <w:rPr>
                <w:noProof/>
                <w:webHidden/>
              </w:rPr>
              <w:t>11</w:t>
            </w:r>
            <w:r>
              <w:rPr>
                <w:noProof/>
                <w:webHidden/>
              </w:rPr>
              <w:fldChar w:fldCharType="end"/>
            </w:r>
          </w:hyperlink>
        </w:p>
        <w:p w14:paraId="2229DC38" w14:textId="0A23A5CC"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59" w:history="1">
            <w:r w:rsidRPr="0053394C">
              <w:rPr>
                <w:rStyle w:val="Hyperlink"/>
                <w:noProof/>
              </w:rPr>
              <w:t>3.1.</w:t>
            </w:r>
            <w:r>
              <w:rPr>
                <w:rFonts w:eastAsiaTheme="minorEastAsia" w:cstheme="minorBidi"/>
                <w:smallCaps w:val="0"/>
                <w:noProof/>
                <w:sz w:val="22"/>
                <w:szCs w:val="22"/>
                <w:lang w:val="fr-FR" w:eastAsia="ja-JP"/>
              </w:rPr>
              <w:tab/>
            </w:r>
            <w:r w:rsidRPr="0053394C">
              <w:rPr>
                <w:rStyle w:val="Hyperlink"/>
                <w:noProof/>
              </w:rPr>
              <w:t>General Features of Literacy as a Medium</w:t>
            </w:r>
            <w:r>
              <w:rPr>
                <w:noProof/>
                <w:webHidden/>
              </w:rPr>
              <w:tab/>
            </w:r>
            <w:r>
              <w:rPr>
                <w:noProof/>
                <w:webHidden/>
              </w:rPr>
              <w:fldChar w:fldCharType="begin"/>
            </w:r>
            <w:r>
              <w:rPr>
                <w:noProof/>
                <w:webHidden/>
              </w:rPr>
              <w:instrText xml:space="preserve"> PAGEREF _Toc78788159 \h </w:instrText>
            </w:r>
            <w:r>
              <w:rPr>
                <w:noProof/>
                <w:webHidden/>
              </w:rPr>
            </w:r>
            <w:r>
              <w:rPr>
                <w:noProof/>
                <w:webHidden/>
              </w:rPr>
              <w:fldChar w:fldCharType="separate"/>
            </w:r>
            <w:r>
              <w:rPr>
                <w:noProof/>
                <w:webHidden/>
              </w:rPr>
              <w:t>11</w:t>
            </w:r>
            <w:r>
              <w:rPr>
                <w:noProof/>
                <w:webHidden/>
              </w:rPr>
              <w:fldChar w:fldCharType="end"/>
            </w:r>
          </w:hyperlink>
        </w:p>
        <w:p w14:paraId="3AF21D39" w14:textId="577D6985"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60" w:history="1">
            <w:r w:rsidRPr="0053394C">
              <w:rPr>
                <w:rStyle w:val="Hyperlink"/>
                <w:noProof/>
              </w:rPr>
              <w:t>3.2.</w:t>
            </w:r>
            <w:r>
              <w:rPr>
                <w:rFonts w:eastAsiaTheme="minorEastAsia" w:cstheme="minorBidi"/>
                <w:smallCaps w:val="0"/>
                <w:noProof/>
                <w:sz w:val="22"/>
                <w:szCs w:val="22"/>
                <w:lang w:val="fr-FR" w:eastAsia="ja-JP"/>
              </w:rPr>
              <w:tab/>
            </w:r>
            <w:r w:rsidRPr="0053394C">
              <w:rPr>
                <w:rStyle w:val="Hyperlink"/>
                <w:noProof/>
              </w:rPr>
              <w:t>Medium, Conception and Distance-Proximity</w:t>
            </w:r>
            <w:r>
              <w:rPr>
                <w:noProof/>
                <w:webHidden/>
              </w:rPr>
              <w:tab/>
            </w:r>
            <w:r>
              <w:rPr>
                <w:noProof/>
                <w:webHidden/>
              </w:rPr>
              <w:fldChar w:fldCharType="begin"/>
            </w:r>
            <w:r>
              <w:rPr>
                <w:noProof/>
                <w:webHidden/>
              </w:rPr>
              <w:instrText xml:space="preserve"> PAGEREF _Toc78788160 \h </w:instrText>
            </w:r>
            <w:r>
              <w:rPr>
                <w:noProof/>
                <w:webHidden/>
              </w:rPr>
            </w:r>
            <w:r>
              <w:rPr>
                <w:noProof/>
                <w:webHidden/>
              </w:rPr>
              <w:fldChar w:fldCharType="separate"/>
            </w:r>
            <w:r>
              <w:rPr>
                <w:noProof/>
                <w:webHidden/>
              </w:rPr>
              <w:t>12</w:t>
            </w:r>
            <w:r>
              <w:rPr>
                <w:noProof/>
                <w:webHidden/>
              </w:rPr>
              <w:fldChar w:fldCharType="end"/>
            </w:r>
          </w:hyperlink>
        </w:p>
        <w:p w14:paraId="7557D51E" w14:textId="6C8AF6BF" w:rsidR="00A200C8" w:rsidRDefault="00A200C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61" w:history="1">
            <w:r w:rsidRPr="0053394C">
              <w:rPr>
                <w:rStyle w:val="Hyperlink"/>
                <w:noProof/>
              </w:rPr>
              <w:t>4</w:t>
            </w:r>
            <w:r>
              <w:rPr>
                <w:rFonts w:eastAsiaTheme="minorEastAsia" w:cstheme="minorBidi"/>
                <w:b w:val="0"/>
                <w:bCs w:val="0"/>
                <w:caps w:val="0"/>
                <w:noProof/>
                <w:sz w:val="22"/>
                <w:szCs w:val="22"/>
                <w:lang w:val="fr-FR" w:eastAsia="ja-JP"/>
              </w:rPr>
              <w:tab/>
            </w:r>
            <w:r w:rsidRPr="0053394C">
              <w:rPr>
                <w:rStyle w:val="Hyperlink"/>
                <w:noProof/>
              </w:rPr>
              <w:t>French Sociolinguistics: Diaphasic and Diastratic Registers</w:t>
            </w:r>
            <w:r>
              <w:rPr>
                <w:noProof/>
                <w:webHidden/>
              </w:rPr>
              <w:tab/>
            </w:r>
            <w:r>
              <w:rPr>
                <w:noProof/>
                <w:webHidden/>
              </w:rPr>
              <w:fldChar w:fldCharType="begin"/>
            </w:r>
            <w:r>
              <w:rPr>
                <w:noProof/>
                <w:webHidden/>
              </w:rPr>
              <w:instrText xml:space="preserve"> PAGEREF _Toc78788161 \h </w:instrText>
            </w:r>
            <w:r>
              <w:rPr>
                <w:noProof/>
                <w:webHidden/>
              </w:rPr>
            </w:r>
            <w:r>
              <w:rPr>
                <w:noProof/>
                <w:webHidden/>
              </w:rPr>
              <w:fldChar w:fldCharType="separate"/>
            </w:r>
            <w:r>
              <w:rPr>
                <w:noProof/>
                <w:webHidden/>
              </w:rPr>
              <w:t>15</w:t>
            </w:r>
            <w:r>
              <w:rPr>
                <w:noProof/>
                <w:webHidden/>
              </w:rPr>
              <w:fldChar w:fldCharType="end"/>
            </w:r>
          </w:hyperlink>
        </w:p>
        <w:p w14:paraId="4597CFB1" w14:textId="5AD3B49A"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62" w:history="1">
            <w:r w:rsidRPr="0053394C">
              <w:rPr>
                <w:rStyle w:val="Hyperlink"/>
                <w:noProof/>
              </w:rPr>
              <w:t>4.1.</w:t>
            </w:r>
            <w:r>
              <w:rPr>
                <w:rFonts w:eastAsiaTheme="minorEastAsia" w:cstheme="minorBidi"/>
                <w:smallCaps w:val="0"/>
                <w:noProof/>
                <w:sz w:val="22"/>
                <w:szCs w:val="22"/>
                <w:lang w:val="fr-FR" w:eastAsia="ja-JP"/>
              </w:rPr>
              <w:tab/>
            </w:r>
            <w:r w:rsidRPr="0053394C">
              <w:rPr>
                <w:rStyle w:val="Hyperlink"/>
                <w:noProof/>
              </w:rPr>
              <w:t>Le Français</w:t>
            </w:r>
            <w:r>
              <w:rPr>
                <w:noProof/>
                <w:webHidden/>
              </w:rPr>
              <w:tab/>
            </w:r>
            <w:r>
              <w:rPr>
                <w:noProof/>
                <w:webHidden/>
              </w:rPr>
              <w:fldChar w:fldCharType="begin"/>
            </w:r>
            <w:r>
              <w:rPr>
                <w:noProof/>
                <w:webHidden/>
              </w:rPr>
              <w:instrText xml:space="preserve"> PAGEREF _Toc78788162 \h </w:instrText>
            </w:r>
            <w:r>
              <w:rPr>
                <w:noProof/>
                <w:webHidden/>
              </w:rPr>
            </w:r>
            <w:r>
              <w:rPr>
                <w:noProof/>
                <w:webHidden/>
              </w:rPr>
              <w:fldChar w:fldCharType="separate"/>
            </w:r>
            <w:r>
              <w:rPr>
                <w:noProof/>
                <w:webHidden/>
              </w:rPr>
              <w:t>16</w:t>
            </w:r>
            <w:r>
              <w:rPr>
                <w:noProof/>
                <w:webHidden/>
              </w:rPr>
              <w:fldChar w:fldCharType="end"/>
            </w:r>
          </w:hyperlink>
        </w:p>
        <w:p w14:paraId="6C079370" w14:textId="7612AEFA"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63" w:history="1">
            <w:r w:rsidRPr="0053394C">
              <w:rPr>
                <w:rStyle w:val="Hyperlink"/>
                <w:noProof/>
              </w:rPr>
              <w:t>4.2.</w:t>
            </w:r>
            <w:r>
              <w:rPr>
                <w:rFonts w:eastAsiaTheme="minorEastAsia" w:cstheme="minorBidi"/>
                <w:smallCaps w:val="0"/>
                <w:noProof/>
                <w:sz w:val="22"/>
                <w:szCs w:val="22"/>
                <w:lang w:val="fr-FR" w:eastAsia="ja-JP"/>
              </w:rPr>
              <w:tab/>
            </w:r>
            <w:r w:rsidRPr="0053394C">
              <w:rPr>
                <w:rStyle w:val="Hyperlink"/>
                <w:noProof/>
              </w:rPr>
              <w:t>Français Cultivé</w:t>
            </w:r>
            <w:r>
              <w:rPr>
                <w:noProof/>
                <w:webHidden/>
              </w:rPr>
              <w:tab/>
            </w:r>
            <w:r>
              <w:rPr>
                <w:noProof/>
                <w:webHidden/>
              </w:rPr>
              <w:fldChar w:fldCharType="begin"/>
            </w:r>
            <w:r>
              <w:rPr>
                <w:noProof/>
                <w:webHidden/>
              </w:rPr>
              <w:instrText xml:space="preserve"> PAGEREF _Toc78788163 \h </w:instrText>
            </w:r>
            <w:r>
              <w:rPr>
                <w:noProof/>
                <w:webHidden/>
              </w:rPr>
            </w:r>
            <w:r>
              <w:rPr>
                <w:noProof/>
                <w:webHidden/>
              </w:rPr>
              <w:fldChar w:fldCharType="separate"/>
            </w:r>
            <w:r>
              <w:rPr>
                <w:noProof/>
                <w:webHidden/>
              </w:rPr>
              <w:t>17</w:t>
            </w:r>
            <w:r>
              <w:rPr>
                <w:noProof/>
                <w:webHidden/>
              </w:rPr>
              <w:fldChar w:fldCharType="end"/>
            </w:r>
          </w:hyperlink>
        </w:p>
        <w:p w14:paraId="79B01D3B" w14:textId="698BE994"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64" w:history="1">
            <w:r w:rsidRPr="0053394C">
              <w:rPr>
                <w:rStyle w:val="Hyperlink"/>
                <w:noProof/>
              </w:rPr>
              <w:t>4.3.</w:t>
            </w:r>
            <w:r>
              <w:rPr>
                <w:rFonts w:eastAsiaTheme="minorEastAsia" w:cstheme="minorBidi"/>
                <w:smallCaps w:val="0"/>
                <w:noProof/>
                <w:sz w:val="22"/>
                <w:szCs w:val="22"/>
                <w:lang w:val="fr-FR" w:eastAsia="ja-JP"/>
              </w:rPr>
              <w:tab/>
            </w:r>
            <w:r w:rsidRPr="0053394C">
              <w:rPr>
                <w:rStyle w:val="Hyperlink"/>
                <w:noProof/>
              </w:rPr>
              <w:t>Français Familier</w:t>
            </w:r>
            <w:r>
              <w:rPr>
                <w:noProof/>
                <w:webHidden/>
              </w:rPr>
              <w:tab/>
            </w:r>
            <w:r>
              <w:rPr>
                <w:noProof/>
                <w:webHidden/>
              </w:rPr>
              <w:fldChar w:fldCharType="begin"/>
            </w:r>
            <w:r>
              <w:rPr>
                <w:noProof/>
                <w:webHidden/>
              </w:rPr>
              <w:instrText xml:space="preserve"> PAGEREF _Toc78788164 \h </w:instrText>
            </w:r>
            <w:r>
              <w:rPr>
                <w:noProof/>
                <w:webHidden/>
              </w:rPr>
            </w:r>
            <w:r>
              <w:rPr>
                <w:noProof/>
                <w:webHidden/>
              </w:rPr>
              <w:fldChar w:fldCharType="separate"/>
            </w:r>
            <w:r>
              <w:rPr>
                <w:noProof/>
                <w:webHidden/>
              </w:rPr>
              <w:t>18</w:t>
            </w:r>
            <w:r>
              <w:rPr>
                <w:noProof/>
                <w:webHidden/>
              </w:rPr>
              <w:fldChar w:fldCharType="end"/>
            </w:r>
          </w:hyperlink>
        </w:p>
        <w:p w14:paraId="745E4FD9" w14:textId="225893A3"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65" w:history="1">
            <w:r w:rsidRPr="0053394C">
              <w:rPr>
                <w:rStyle w:val="Hyperlink"/>
                <w:noProof/>
              </w:rPr>
              <w:t>4.4.</w:t>
            </w:r>
            <w:r>
              <w:rPr>
                <w:rFonts w:eastAsiaTheme="minorEastAsia" w:cstheme="minorBidi"/>
                <w:smallCaps w:val="0"/>
                <w:noProof/>
                <w:sz w:val="22"/>
                <w:szCs w:val="22"/>
                <w:lang w:val="fr-FR" w:eastAsia="ja-JP"/>
              </w:rPr>
              <w:tab/>
            </w:r>
            <w:r w:rsidRPr="0053394C">
              <w:rPr>
                <w:rStyle w:val="Hyperlink"/>
                <w:noProof/>
              </w:rPr>
              <w:t>Français Populaire</w:t>
            </w:r>
            <w:r>
              <w:rPr>
                <w:noProof/>
                <w:webHidden/>
              </w:rPr>
              <w:tab/>
            </w:r>
            <w:r>
              <w:rPr>
                <w:noProof/>
                <w:webHidden/>
              </w:rPr>
              <w:fldChar w:fldCharType="begin"/>
            </w:r>
            <w:r>
              <w:rPr>
                <w:noProof/>
                <w:webHidden/>
              </w:rPr>
              <w:instrText xml:space="preserve"> PAGEREF _Toc78788165 \h </w:instrText>
            </w:r>
            <w:r>
              <w:rPr>
                <w:noProof/>
                <w:webHidden/>
              </w:rPr>
            </w:r>
            <w:r>
              <w:rPr>
                <w:noProof/>
                <w:webHidden/>
              </w:rPr>
              <w:fldChar w:fldCharType="separate"/>
            </w:r>
            <w:r>
              <w:rPr>
                <w:noProof/>
                <w:webHidden/>
              </w:rPr>
              <w:t>19</w:t>
            </w:r>
            <w:r>
              <w:rPr>
                <w:noProof/>
                <w:webHidden/>
              </w:rPr>
              <w:fldChar w:fldCharType="end"/>
            </w:r>
          </w:hyperlink>
        </w:p>
        <w:p w14:paraId="612A3BEE" w14:textId="0FC4F0F6"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66" w:history="1">
            <w:r w:rsidRPr="0053394C">
              <w:rPr>
                <w:rStyle w:val="Hyperlink"/>
                <w:noProof/>
              </w:rPr>
              <w:t>4.5.</w:t>
            </w:r>
            <w:r>
              <w:rPr>
                <w:rFonts w:eastAsiaTheme="minorEastAsia" w:cstheme="minorBidi"/>
                <w:smallCaps w:val="0"/>
                <w:noProof/>
                <w:sz w:val="22"/>
                <w:szCs w:val="22"/>
                <w:lang w:val="fr-FR" w:eastAsia="ja-JP"/>
              </w:rPr>
              <w:tab/>
            </w:r>
            <w:r w:rsidRPr="0053394C">
              <w:rPr>
                <w:rStyle w:val="Hyperlink"/>
                <w:noProof/>
              </w:rPr>
              <w:t>Français Vulgaire</w:t>
            </w:r>
            <w:r>
              <w:rPr>
                <w:noProof/>
                <w:webHidden/>
              </w:rPr>
              <w:tab/>
            </w:r>
            <w:r>
              <w:rPr>
                <w:noProof/>
                <w:webHidden/>
              </w:rPr>
              <w:fldChar w:fldCharType="begin"/>
            </w:r>
            <w:r>
              <w:rPr>
                <w:noProof/>
                <w:webHidden/>
              </w:rPr>
              <w:instrText xml:space="preserve"> PAGEREF _Toc78788166 \h </w:instrText>
            </w:r>
            <w:r>
              <w:rPr>
                <w:noProof/>
                <w:webHidden/>
              </w:rPr>
            </w:r>
            <w:r>
              <w:rPr>
                <w:noProof/>
                <w:webHidden/>
              </w:rPr>
              <w:fldChar w:fldCharType="separate"/>
            </w:r>
            <w:r>
              <w:rPr>
                <w:noProof/>
                <w:webHidden/>
              </w:rPr>
              <w:t>20</w:t>
            </w:r>
            <w:r>
              <w:rPr>
                <w:noProof/>
                <w:webHidden/>
              </w:rPr>
              <w:fldChar w:fldCharType="end"/>
            </w:r>
          </w:hyperlink>
        </w:p>
        <w:p w14:paraId="2C49FC4B" w14:textId="51E615F4"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67" w:history="1">
            <w:r w:rsidRPr="0053394C">
              <w:rPr>
                <w:rStyle w:val="Hyperlink"/>
                <w:noProof/>
              </w:rPr>
              <w:t>4.6.</w:t>
            </w:r>
            <w:r>
              <w:rPr>
                <w:rFonts w:eastAsiaTheme="minorEastAsia" w:cstheme="minorBidi"/>
                <w:smallCaps w:val="0"/>
                <w:noProof/>
                <w:sz w:val="22"/>
                <w:szCs w:val="22"/>
                <w:lang w:val="fr-FR" w:eastAsia="ja-JP"/>
              </w:rPr>
              <w:tab/>
            </w:r>
            <w:r w:rsidRPr="0053394C">
              <w:rPr>
                <w:rStyle w:val="Hyperlink"/>
                <w:noProof/>
              </w:rPr>
              <w:t>Argot</w:t>
            </w:r>
            <w:r>
              <w:rPr>
                <w:noProof/>
                <w:webHidden/>
              </w:rPr>
              <w:tab/>
            </w:r>
            <w:r>
              <w:rPr>
                <w:noProof/>
                <w:webHidden/>
              </w:rPr>
              <w:fldChar w:fldCharType="begin"/>
            </w:r>
            <w:r>
              <w:rPr>
                <w:noProof/>
                <w:webHidden/>
              </w:rPr>
              <w:instrText xml:space="preserve"> PAGEREF _Toc78788167 \h </w:instrText>
            </w:r>
            <w:r>
              <w:rPr>
                <w:noProof/>
                <w:webHidden/>
              </w:rPr>
            </w:r>
            <w:r>
              <w:rPr>
                <w:noProof/>
                <w:webHidden/>
              </w:rPr>
              <w:fldChar w:fldCharType="separate"/>
            </w:r>
            <w:r>
              <w:rPr>
                <w:noProof/>
                <w:webHidden/>
              </w:rPr>
              <w:t>20</w:t>
            </w:r>
            <w:r>
              <w:rPr>
                <w:noProof/>
                <w:webHidden/>
              </w:rPr>
              <w:fldChar w:fldCharType="end"/>
            </w:r>
          </w:hyperlink>
        </w:p>
        <w:p w14:paraId="2D609320" w14:textId="1E5D9FEB"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68" w:history="1">
            <w:r w:rsidRPr="0053394C">
              <w:rPr>
                <w:rStyle w:val="Hyperlink"/>
                <w:noProof/>
              </w:rPr>
              <w:t>4.7.</w:t>
            </w:r>
            <w:r>
              <w:rPr>
                <w:rFonts w:eastAsiaTheme="minorEastAsia" w:cstheme="minorBidi"/>
                <w:smallCaps w:val="0"/>
                <w:noProof/>
                <w:sz w:val="22"/>
                <w:szCs w:val="22"/>
                <w:lang w:val="fr-FR" w:eastAsia="ja-JP"/>
              </w:rPr>
              <w:tab/>
            </w:r>
            <w:r w:rsidRPr="0053394C">
              <w:rPr>
                <w:rStyle w:val="Hyperlink"/>
                <w:noProof/>
              </w:rPr>
              <w:t>Langues techniques</w:t>
            </w:r>
            <w:r>
              <w:rPr>
                <w:noProof/>
                <w:webHidden/>
              </w:rPr>
              <w:tab/>
            </w:r>
            <w:r>
              <w:rPr>
                <w:noProof/>
                <w:webHidden/>
              </w:rPr>
              <w:fldChar w:fldCharType="begin"/>
            </w:r>
            <w:r>
              <w:rPr>
                <w:noProof/>
                <w:webHidden/>
              </w:rPr>
              <w:instrText xml:space="preserve"> PAGEREF _Toc78788168 \h </w:instrText>
            </w:r>
            <w:r>
              <w:rPr>
                <w:noProof/>
                <w:webHidden/>
              </w:rPr>
            </w:r>
            <w:r>
              <w:rPr>
                <w:noProof/>
                <w:webHidden/>
              </w:rPr>
              <w:fldChar w:fldCharType="separate"/>
            </w:r>
            <w:r>
              <w:rPr>
                <w:noProof/>
                <w:webHidden/>
              </w:rPr>
              <w:t>21</w:t>
            </w:r>
            <w:r>
              <w:rPr>
                <w:noProof/>
                <w:webHidden/>
              </w:rPr>
              <w:fldChar w:fldCharType="end"/>
            </w:r>
          </w:hyperlink>
        </w:p>
        <w:p w14:paraId="6CF91035" w14:textId="04510F76" w:rsidR="00A200C8" w:rsidRDefault="00A200C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69" w:history="1">
            <w:r w:rsidRPr="0053394C">
              <w:rPr>
                <w:rStyle w:val="Hyperlink"/>
                <w:noProof/>
              </w:rPr>
              <w:t>5</w:t>
            </w:r>
            <w:r>
              <w:rPr>
                <w:rFonts w:eastAsiaTheme="minorEastAsia" w:cstheme="minorBidi"/>
                <w:b w:val="0"/>
                <w:bCs w:val="0"/>
                <w:caps w:val="0"/>
                <w:noProof/>
                <w:sz w:val="22"/>
                <w:szCs w:val="22"/>
                <w:lang w:val="fr-FR" w:eastAsia="ja-JP"/>
              </w:rPr>
              <w:tab/>
            </w:r>
            <w:r w:rsidRPr="0053394C">
              <w:rPr>
                <w:rStyle w:val="Hyperlink"/>
                <w:noProof/>
              </w:rPr>
              <w:t>The French Language Corpora</w:t>
            </w:r>
            <w:r>
              <w:rPr>
                <w:noProof/>
                <w:webHidden/>
              </w:rPr>
              <w:tab/>
            </w:r>
            <w:r>
              <w:rPr>
                <w:noProof/>
                <w:webHidden/>
              </w:rPr>
              <w:fldChar w:fldCharType="begin"/>
            </w:r>
            <w:r>
              <w:rPr>
                <w:noProof/>
                <w:webHidden/>
              </w:rPr>
              <w:instrText xml:space="preserve"> PAGEREF _Toc78788169 \h </w:instrText>
            </w:r>
            <w:r>
              <w:rPr>
                <w:noProof/>
                <w:webHidden/>
              </w:rPr>
            </w:r>
            <w:r>
              <w:rPr>
                <w:noProof/>
                <w:webHidden/>
              </w:rPr>
              <w:fldChar w:fldCharType="separate"/>
            </w:r>
            <w:r>
              <w:rPr>
                <w:noProof/>
                <w:webHidden/>
              </w:rPr>
              <w:t>22</w:t>
            </w:r>
            <w:r>
              <w:rPr>
                <w:noProof/>
                <w:webHidden/>
              </w:rPr>
              <w:fldChar w:fldCharType="end"/>
            </w:r>
          </w:hyperlink>
        </w:p>
        <w:p w14:paraId="29EFBC70" w14:textId="34CA8DCC"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70" w:history="1">
            <w:r w:rsidRPr="0053394C">
              <w:rPr>
                <w:rStyle w:val="Hyperlink"/>
                <w:noProof/>
              </w:rPr>
              <w:t>5.1.</w:t>
            </w:r>
            <w:r>
              <w:rPr>
                <w:rFonts w:eastAsiaTheme="minorEastAsia" w:cstheme="minorBidi"/>
                <w:smallCaps w:val="0"/>
                <w:noProof/>
                <w:sz w:val="22"/>
                <w:szCs w:val="22"/>
                <w:lang w:val="fr-FR" w:eastAsia="ja-JP"/>
              </w:rPr>
              <w:tab/>
            </w:r>
            <w:r w:rsidRPr="0053394C">
              <w:rPr>
                <w:rStyle w:val="Hyperlink"/>
                <w:noProof/>
              </w:rPr>
              <w:t>Data Sets</w:t>
            </w:r>
            <w:r>
              <w:rPr>
                <w:noProof/>
                <w:webHidden/>
              </w:rPr>
              <w:tab/>
            </w:r>
            <w:r>
              <w:rPr>
                <w:noProof/>
                <w:webHidden/>
              </w:rPr>
              <w:fldChar w:fldCharType="begin"/>
            </w:r>
            <w:r>
              <w:rPr>
                <w:noProof/>
                <w:webHidden/>
              </w:rPr>
              <w:instrText xml:space="preserve"> PAGEREF _Toc78788170 \h </w:instrText>
            </w:r>
            <w:r>
              <w:rPr>
                <w:noProof/>
                <w:webHidden/>
              </w:rPr>
            </w:r>
            <w:r>
              <w:rPr>
                <w:noProof/>
                <w:webHidden/>
              </w:rPr>
              <w:fldChar w:fldCharType="separate"/>
            </w:r>
            <w:r>
              <w:rPr>
                <w:noProof/>
                <w:webHidden/>
              </w:rPr>
              <w:t>22</w:t>
            </w:r>
            <w:r>
              <w:rPr>
                <w:noProof/>
                <w:webHidden/>
              </w:rPr>
              <w:fldChar w:fldCharType="end"/>
            </w:r>
          </w:hyperlink>
        </w:p>
        <w:p w14:paraId="6D1CDFD7" w14:textId="00B79178"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71" w:history="1">
            <w:r w:rsidRPr="0053394C">
              <w:rPr>
                <w:rStyle w:val="Hyperlink"/>
                <w:noProof/>
              </w:rPr>
              <w:t>5.2.</w:t>
            </w:r>
            <w:r>
              <w:rPr>
                <w:rFonts w:eastAsiaTheme="minorEastAsia" w:cstheme="minorBidi"/>
                <w:smallCaps w:val="0"/>
                <w:noProof/>
                <w:sz w:val="22"/>
                <w:szCs w:val="22"/>
                <w:lang w:val="fr-FR" w:eastAsia="ja-JP"/>
              </w:rPr>
              <w:tab/>
            </w:r>
            <w:r w:rsidRPr="0053394C">
              <w:rPr>
                <w:rStyle w:val="Hyperlink"/>
                <w:noProof/>
              </w:rPr>
              <w:t>Pre-processing</w:t>
            </w:r>
            <w:r>
              <w:rPr>
                <w:noProof/>
                <w:webHidden/>
              </w:rPr>
              <w:tab/>
            </w:r>
            <w:r>
              <w:rPr>
                <w:noProof/>
                <w:webHidden/>
              </w:rPr>
              <w:fldChar w:fldCharType="begin"/>
            </w:r>
            <w:r>
              <w:rPr>
                <w:noProof/>
                <w:webHidden/>
              </w:rPr>
              <w:instrText xml:space="preserve"> PAGEREF _Toc78788171 \h </w:instrText>
            </w:r>
            <w:r>
              <w:rPr>
                <w:noProof/>
                <w:webHidden/>
              </w:rPr>
            </w:r>
            <w:r>
              <w:rPr>
                <w:noProof/>
                <w:webHidden/>
              </w:rPr>
              <w:fldChar w:fldCharType="separate"/>
            </w:r>
            <w:r>
              <w:rPr>
                <w:noProof/>
                <w:webHidden/>
              </w:rPr>
              <w:t>24</w:t>
            </w:r>
            <w:r>
              <w:rPr>
                <w:noProof/>
                <w:webHidden/>
              </w:rPr>
              <w:fldChar w:fldCharType="end"/>
            </w:r>
          </w:hyperlink>
        </w:p>
        <w:p w14:paraId="07C41C11" w14:textId="7E692F1D" w:rsidR="00A200C8" w:rsidRDefault="00A200C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72" w:history="1">
            <w:r w:rsidRPr="0053394C">
              <w:rPr>
                <w:rStyle w:val="Hyperlink"/>
                <w:noProof/>
              </w:rPr>
              <w:t>6</w:t>
            </w:r>
            <w:r>
              <w:rPr>
                <w:rFonts w:eastAsiaTheme="minorEastAsia" w:cstheme="minorBidi"/>
                <w:b w:val="0"/>
                <w:bCs w:val="0"/>
                <w:caps w:val="0"/>
                <w:noProof/>
                <w:sz w:val="22"/>
                <w:szCs w:val="22"/>
                <w:lang w:val="fr-FR" w:eastAsia="ja-JP"/>
              </w:rPr>
              <w:tab/>
            </w:r>
            <w:r w:rsidRPr="0053394C">
              <w:rPr>
                <w:rStyle w:val="Hyperlink"/>
                <w:noProof/>
              </w:rPr>
              <w:t>Methodology</w:t>
            </w:r>
            <w:r>
              <w:rPr>
                <w:noProof/>
                <w:webHidden/>
              </w:rPr>
              <w:tab/>
            </w:r>
            <w:r>
              <w:rPr>
                <w:noProof/>
                <w:webHidden/>
              </w:rPr>
              <w:fldChar w:fldCharType="begin"/>
            </w:r>
            <w:r>
              <w:rPr>
                <w:noProof/>
                <w:webHidden/>
              </w:rPr>
              <w:instrText xml:space="preserve"> PAGEREF _Toc78788172 \h </w:instrText>
            </w:r>
            <w:r>
              <w:rPr>
                <w:noProof/>
                <w:webHidden/>
              </w:rPr>
            </w:r>
            <w:r>
              <w:rPr>
                <w:noProof/>
                <w:webHidden/>
              </w:rPr>
              <w:fldChar w:fldCharType="separate"/>
            </w:r>
            <w:r>
              <w:rPr>
                <w:noProof/>
                <w:webHidden/>
              </w:rPr>
              <w:t>25</w:t>
            </w:r>
            <w:r>
              <w:rPr>
                <w:noProof/>
                <w:webHidden/>
              </w:rPr>
              <w:fldChar w:fldCharType="end"/>
            </w:r>
          </w:hyperlink>
        </w:p>
        <w:p w14:paraId="09756D74" w14:textId="332033A1"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73" w:history="1">
            <w:r w:rsidRPr="0053394C">
              <w:rPr>
                <w:rStyle w:val="Hyperlink"/>
                <w:noProof/>
              </w:rPr>
              <w:t>6.1.</w:t>
            </w:r>
            <w:r>
              <w:rPr>
                <w:rFonts w:eastAsiaTheme="minorEastAsia" w:cstheme="minorBidi"/>
                <w:smallCaps w:val="0"/>
                <w:noProof/>
                <w:sz w:val="22"/>
                <w:szCs w:val="22"/>
                <w:lang w:val="fr-FR" w:eastAsia="ja-JP"/>
              </w:rPr>
              <w:tab/>
            </w:r>
            <w:r w:rsidRPr="0053394C">
              <w:rPr>
                <w:rStyle w:val="Hyperlink"/>
                <w:noProof/>
              </w:rPr>
              <w:t>Classification with Naïve Bayes</w:t>
            </w:r>
            <w:r>
              <w:rPr>
                <w:noProof/>
                <w:webHidden/>
              </w:rPr>
              <w:tab/>
            </w:r>
            <w:r>
              <w:rPr>
                <w:noProof/>
                <w:webHidden/>
              </w:rPr>
              <w:fldChar w:fldCharType="begin"/>
            </w:r>
            <w:r>
              <w:rPr>
                <w:noProof/>
                <w:webHidden/>
              </w:rPr>
              <w:instrText xml:space="preserve"> PAGEREF _Toc78788173 \h </w:instrText>
            </w:r>
            <w:r>
              <w:rPr>
                <w:noProof/>
                <w:webHidden/>
              </w:rPr>
            </w:r>
            <w:r>
              <w:rPr>
                <w:noProof/>
                <w:webHidden/>
              </w:rPr>
              <w:fldChar w:fldCharType="separate"/>
            </w:r>
            <w:r>
              <w:rPr>
                <w:noProof/>
                <w:webHidden/>
              </w:rPr>
              <w:t>25</w:t>
            </w:r>
            <w:r>
              <w:rPr>
                <w:noProof/>
                <w:webHidden/>
              </w:rPr>
              <w:fldChar w:fldCharType="end"/>
            </w:r>
          </w:hyperlink>
        </w:p>
        <w:p w14:paraId="78F4B43C" w14:textId="0C9F3ABA"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74" w:history="1">
            <w:r w:rsidRPr="0053394C">
              <w:rPr>
                <w:rStyle w:val="Hyperlink"/>
                <w:noProof/>
              </w:rPr>
              <w:t>6.2.</w:t>
            </w:r>
            <w:r>
              <w:rPr>
                <w:rFonts w:eastAsiaTheme="minorEastAsia" w:cstheme="minorBidi"/>
                <w:smallCaps w:val="0"/>
                <w:noProof/>
                <w:sz w:val="22"/>
                <w:szCs w:val="22"/>
                <w:lang w:val="fr-FR" w:eastAsia="ja-JP"/>
              </w:rPr>
              <w:tab/>
            </w:r>
            <w:r w:rsidRPr="0053394C">
              <w:rPr>
                <w:rStyle w:val="Hyperlink"/>
                <w:noProof/>
              </w:rPr>
              <w:t>Feature Sets for Identifying Discourse Types</w:t>
            </w:r>
            <w:r>
              <w:rPr>
                <w:noProof/>
                <w:webHidden/>
              </w:rPr>
              <w:tab/>
            </w:r>
            <w:r>
              <w:rPr>
                <w:noProof/>
                <w:webHidden/>
              </w:rPr>
              <w:fldChar w:fldCharType="begin"/>
            </w:r>
            <w:r>
              <w:rPr>
                <w:noProof/>
                <w:webHidden/>
              </w:rPr>
              <w:instrText xml:space="preserve"> PAGEREF _Toc78788174 \h </w:instrText>
            </w:r>
            <w:r>
              <w:rPr>
                <w:noProof/>
                <w:webHidden/>
              </w:rPr>
            </w:r>
            <w:r>
              <w:rPr>
                <w:noProof/>
                <w:webHidden/>
              </w:rPr>
              <w:fldChar w:fldCharType="separate"/>
            </w:r>
            <w:r>
              <w:rPr>
                <w:noProof/>
                <w:webHidden/>
              </w:rPr>
              <w:t>28</w:t>
            </w:r>
            <w:r>
              <w:rPr>
                <w:noProof/>
                <w:webHidden/>
              </w:rPr>
              <w:fldChar w:fldCharType="end"/>
            </w:r>
          </w:hyperlink>
        </w:p>
        <w:p w14:paraId="5EB34B5F" w14:textId="4A73D1C9" w:rsidR="00A200C8" w:rsidRDefault="00A200C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75" w:history="1">
            <w:r w:rsidRPr="0053394C">
              <w:rPr>
                <w:rStyle w:val="Hyperlink"/>
                <w:noProof/>
              </w:rPr>
              <w:t>7</w:t>
            </w:r>
            <w:r>
              <w:rPr>
                <w:rFonts w:eastAsiaTheme="minorEastAsia" w:cstheme="minorBidi"/>
                <w:b w:val="0"/>
                <w:bCs w:val="0"/>
                <w:caps w:val="0"/>
                <w:noProof/>
                <w:sz w:val="22"/>
                <w:szCs w:val="22"/>
                <w:lang w:val="fr-FR" w:eastAsia="ja-JP"/>
              </w:rPr>
              <w:tab/>
            </w:r>
            <w:r w:rsidRPr="0053394C">
              <w:rPr>
                <w:rStyle w:val="Hyperlink"/>
                <w:noProof/>
              </w:rPr>
              <w:t>Evaluation</w:t>
            </w:r>
            <w:r>
              <w:rPr>
                <w:noProof/>
                <w:webHidden/>
              </w:rPr>
              <w:tab/>
            </w:r>
            <w:r>
              <w:rPr>
                <w:noProof/>
                <w:webHidden/>
              </w:rPr>
              <w:fldChar w:fldCharType="begin"/>
            </w:r>
            <w:r>
              <w:rPr>
                <w:noProof/>
                <w:webHidden/>
              </w:rPr>
              <w:instrText xml:space="preserve"> PAGEREF _Toc78788175 \h </w:instrText>
            </w:r>
            <w:r>
              <w:rPr>
                <w:noProof/>
                <w:webHidden/>
              </w:rPr>
            </w:r>
            <w:r>
              <w:rPr>
                <w:noProof/>
                <w:webHidden/>
              </w:rPr>
              <w:fldChar w:fldCharType="separate"/>
            </w:r>
            <w:r>
              <w:rPr>
                <w:noProof/>
                <w:webHidden/>
              </w:rPr>
              <w:t>29</w:t>
            </w:r>
            <w:r>
              <w:rPr>
                <w:noProof/>
                <w:webHidden/>
              </w:rPr>
              <w:fldChar w:fldCharType="end"/>
            </w:r>
          </w:hyperlink>
        </w:p>
        <w:p w14:paraId="1F5F52CE" w14:textId="0876119F"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76" w:history="1">
            <w:r w:rsidRPr="0053394C">
              <w:rPr>
                <w:rStyle w:val="Hyperlink"/>
                <w:noProof/>
              </w:rPr>
              <w:t>7.1.</w:t>
            </w:r>
            <w:r>
              <w:rPr>
                <w:rFonts w:eastAsiaTheme="minorEastAsia" w:cstheme="minorBidi"/>
                <w:smallCaps w:val="0"/>
                <w:noProof/>
                <w:sz w:val="22"/>
                <w:szCs w:val="22"/>
                <w:lang w:val="fr-FR" w:eastAsia="ja-JP"/>
              </w:rPr>
              <w:tab/>
            </w:r>
            <w:r w:rsidRPr="0053394C">
              <w:rPr>
                <w:rStyle w:val="Hyperlink"/>
                <w:noProof/>
              </w:rPr>
              <w:t>Non-Statistical Evaluation Parameters</w:t>
            </w:r>
            <w:r>
              <w:rPr>
                <w:noProof/>
                <w:webHidden/>
              </w:rPr>
              <w:tab/>
            </w:r>
            <w:r>
              <w:rPr>
                <w:noProof/>
                <w:webHidden/>
              </w:rPr>
              <w:fldChar w:fldCharType="begin"/>
            </w:r>
            <w:r>
              <w:rPr>
                <w:noProof/>
                <w:webHidden/>
              </w:rPr>
              <w:instrText xml:space="preserve"> PAGEREF _Toc78788176 \h </w:instrText>
            </w:r>
            <w:r>
              <w:rPr>
                <w:noProof/>
                <w:webHidden/>
              </w:rPr>
            </w:r>
            <w:r>
              <w:rPr>
                <w:noProof/>
                <w:webHidden/>
              </w:rPr>
              <w:fldChar w:fldCharType="separate"/>
            </w:r>
            <w:r>
              <w:rPr>
                <w:noProof/>
                <w:webHidden/>
              </w:rPr>
              <w:t>29</w:t>
            </w:r>
            <w:r>
              <w:rPr>
                <w:noProof/>
                <w:webHidden/>
              </w:rPr>
              <w:fldChar w:fldCharType="end"/>
            </w:r>
          </w:hyperlink>
        </w:p>
        <w:p w14:paraId="26F873C4" w14:textId="729E3457"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77" w:history="1">
            <w:r w:rsidRPr="0053394C">
              <w:rPr>
                <w:rStyle w:val="Hyperlink"/>
                <w:noProof/>
              </w:rPr>
              <w:t>7.2.</w:t>
            </w:r>
            <w:r>
              <w:rPr>
                <w:rFonts w:eastAsiaTheme="minorEastAsia" w:cstheme="minorBidi"/>
                <w:smallCaps w:val="0"/>
                <w:noProof/>
                <w:sz w:val="22"/>
                <w:szCs w:val="22"/>
                <w:lang w:val="fr-FR" w:eastAsia="ja-JP"/>
              </w:rPr>
              <w:tab/>
            </w:r>
            <w:r w:rsidRPr="0053394C">
              <w:rPr>
                <w:rStyle w:val="Hyperlink"/>
                <w:noProof/>
              </w:rPr>
              <w:t>Statistical Evaluation Parameters</w:t>
            </w:r>
            <w:r>
              <w:rPr>
                <w:noProof/>
                <w:webHidden/>
              </w:rPr>
              <w:tab/>
            </w:r>
            <w:r>
              <w:rPr>
                <w:noProof/>
                <w:webHidden/>
              </w:rPr>
              <w:fldChar w:fldCharType="begin"/>
            </w:r>
            <w:r>
              <w:rPr>
                <w:noProof/>
                <w:webHidden/>
              </w:rPr>
              <w:instrText xml:space="preserve"> PAGEREF _Toc78788177 \h </w:instrText>
            </w:r>
            <w:r>
              <w:rPr>
                <w:noProof/>
                <w:webHidden/>
              </w:rPr>
            </w:r>
            <w:r>
              <w:rPr>
                <w:noProof/>
                <w:webHidden/>
              </w:rPr>
              <w:fldChar w:fldCharType="separate"/>
            </w:r>
            <w:r>
              <w:rPr>
                <w:noProof/>
                <w:webHidden/>
              </w:rPr>
              <w:t>29</w:t>
            </w:r>
            <w:r>
              <w:rPr>
                <w:noProof/>
                <w:webHidden/>
              </w:rPr>
              <w:fldChar w:fldCharType="end"/>
            </w:r>
          </w:hyperlink>
        </w:p>
        <w:p w14:paraId="247DF242" w14:textId="4AC6DD0A" w:rsidR="00A200C8" w:rsidRDefault="00A200C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78" w:history="1">
            <w:r w:rsidRPr="0053394C">
              <w:rPr>
                <w:rStyle w:val="Hyperlink"/>
                <w:noProof/>
              </w:rPr>
              <w:t>8</w:t>
            </w:r>
            <w:r>
              <w:rPr>
                <w:rFonts w:eastAsiaTheme="minorEastAsia" w:cstheme="minorBidi"/>
                <w:b w:val="0"/>
                <w:bCs w:val="0"/>
                <w:caps w:val="0"/>
                <w:noProof/>
                <w:sz w:val="22"/>
                <w:szCs w:val="22"/>
                <w:lang w:val="fr-FR" w:eastAsia="ja-JP"/>
              </w:rPr>
              <w:tab/>
            </w:r>
            <w:r w:rsidRPr="0053394C">
              <w:rPr>
                <w:rStyle w:val="Hyperlink"/>
                <w:noProof/>
              </w:rPr>
              <w:t>Discussion</w:t>
            </w:r>
            <w:r>
              <w:rPr>
                <w:noProof/>
                <w:webHidden/>
              </w:rPr>
              <w:tab/>
            </w:r>
            <w:r>
              <w:rPr>
                <w:noProof/>
                <w:webHidden/>
              </w:rPr>
              <w:fldChar w:fldCharType="begin"/>
            </w:r>
            <w:r>
              <w:rPr>
                <w:noProof/>
                <w:webHidden/>
              </w:rPr>
              <w:instrText xml:space="preserve"> PAGEREF _Toc78788178 \h </w:instrText>
            </w:r>
            <w:r>
              <w:rPr>
                <w:noProof/>
                <w:webHidden/>
              </w:rPr>
            </w:r>
            <w:r>
              <w:rPr>
                <w:noProof/>
                <w:webHidden/>
              </w:rPr>
              <w:fldChar w:fldCharType="separate"/>
            </w:r>
            <w:r>
              <w:rPr>
                <w:noProof/>
                <w:webHidden/>
              </w:rPr>
              <w:t>29</w:t>
            </w:r>
            <w:r>
              <w:rPr>
                <w:noProof/>
                <w:webHidden/>
              </w:rPr>
              <w:fldChar w:fldCharType="end"/>
            </w:r>
          </w:hyperlink>
        </w:p>
        <w:p w14:paraId="0EC38F78" w14:textId="07D0F503"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79" w:history="1">
            <w:r w:rsidRPr="0053394C">
              <w:rPr>
                <w:rStyle w:val="Hyperlink"/>
                <w:noProof/>
              </w:rPr>
              <w:t>8.1.</w:t>
            </w:r>
            <w:r>
              <w:rPr>
                <w:rFonts w:eastAsiaTheme="minorEastAsia" w:cstheme="minorBidi"/>
                <w:smallCaps w:val="0"/>
                <w:noProof/>
                <w:sz w:val="22"/>
                <w:szCs w:val="22"/>
                <w:lang w:val="fr-FR" w:eastAsia="ja-JP"/>
              </w:rPr>
              <w:tab/>
            </w:r>
            <w:r w:rsidRPr="0053394C">
              <w:rPr>
                <w:rStyle w:val="Hyperlink"/>
                <w:noProof/>
              </w:rPr>
              <w:t>Developmental Phase</w:t>
            </w:r>
            <w:r>
              <w:rPr>
                <w:noProof/>
                <w:webHidden/>
              </w:rPr>
              <w:tab/>
            </w:r>
            <w:r>
              <w:rPr>
                <w:noProof/>
                <w:webHidden/>
              </w:rPr>
              <w:fldChar w:fldCharType="begin"/>
            </w:r>
            <w:r>
              <w:rPr>
                <w:noProof/>
                <w:webHidden/>
              </w:rPr>
              <w:instrText xml:space="preserve"> PAGEREF _Toc78788179 \h </w:instrText>
            </w:r>
            <w:r>
              <w:rPr>
                <w:noProof/>
                <w:webHidden/>
              </w:rPr>
            </w:r>
            <w:r>
              <w:rPr>
                <w:noProof/>
                <w:webHidden/>
              </w:rPr>
              <w:fldChar w:fldCharType="separate"/>
            </w:r>
            <w:r>
              <w:rPr>
                <w:noProof/>
                <w:webHidden/>
              </w:rPr>
              <w:t>29</w:t>
            </w:r>
            <w:r>
              <w:rPr>
                <w:noProof/>
                <w:webHidden/>
              </w:rPr>
              <w:fldChar w:fldCharType="end"/>
            </w:r>
          </w:hyperlink>
        </w:p>
        <w:p w14:paraId="7F6398A0" w14:textId="2C7F0056"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80" w:history="1">
            <w:r w:rsidRPr="0053394C">
              <w:rPr>
                <w:rStyle w:val="Hyperlink"/>
                <w:noProof/>
              </w:rPr>
              <w:t>8.2.</w:t>
            </w:r>
            <w:r>
              <w:rPr>
                <w:rFonts w:eastAsiaTheme="minorEastAsia" w:cstheme="minorBidi"/>
                <w:smallCaps w:val="0"/>
                <w:noProof/>
                <w:sz w:val="22"/>
                <w:szCs w:val="22"/>
                <w:lang w:val="fr-FR" w:eastAsia="ja-JP"/>
              </w:rPr>
              <w:tab/>
            </w:r>
            <w:r w:rsidRPr="0053394C">
              <w:rPr>
                <w:rStyle w:val="Hyperlink"/>
                <w:noProof/>
              </w:rPr>
              <w:t>Training Phase</w:t>
            </w:r>
            <w:r>
              <w:rPr>
                <w:noProof/>
                <w:webHidden/>
              </w:rPr>
              <w:tab/>
            </w:r>
            <w:r>
              <w:rPr>
                <w:noProof/>
                <w:webHidden/>
              </w:rPr>
              <w:fldChar w:fldCharType="begin"/>
            </w:r>
            <w:r>
              <w:rPr>
                <w:noProof/>
                <w:webHidden/>
              </w:rPr>
              <w:instrText xml:space="preserve"> PAGEREF _Toc78788180 \h </w:instrText>
            </w:r>
            <w:r>
              <w:rPr>
                <w:noProof/>
                <w:webHidden/>
              </w:rPr>
            </w:r>
            <w:r>
              <w:rPr>
                <w:noProof/>
                <w:webHidden/>
              </w:rPr>
              <w:fldChar w:fldCharType="separate"/>
            </w:r>
            <w:r>
              <w:rPr>
                <w:noProof/>
                <w:webHidden/>
              </w:rPr>
              <w:t>29</w:t>
            </w:r>
            <w:r>
              <w:rPr>
                <w:noProof/>
                <w:webHidden/>
              </w:rPr>
              <w:fldChar w:fldCharType="end"/>
            </w:r>
          </w:hyperlink>
        </w:p>
        <w:p w14:paraId="2AE32E82" w14:textId="6CC41374" w:rsidR="00A200C8" w:rsidRDefault="00A200C8">
          <w:pPr>
            <w:pStyle w:val="Verzeichnis2"/>
            <w:tabs>
              <w:tab w:val="left" w:pos="1440"/>
              <w:tab w:val="right" w:pos="8494"/>
            </w:tabs>
            <w:rPr>
              <w:rFonts w:eastAsiaTheme="minorEastAsia" w:cstheme="minorBidi"/>
              <w:smallCaps w:val="0"/>
              <w:noProof/>
              <w:sz w:val="22"/>
              <w:szCs w:val="22"/>
              <w:lang w:val="fr-FR" w:eastAsia="ja-JP"/>
            </w:rPr>
          </w:pPr>
          <w:hyperlink w:anchor="_Toc78788181" w:history="1">
            <w:r w:rsidRPr="0053394C">
              <w:rPr>
                <w:rStyle w:val="Hyperlink"/>
                <w:noProof/>
              </w:rPr>
              <w:t>8.3.</w:t>
            </w:r>
            <w:r>
              <w:rPr>
                <w:rFonts w:eastAsiaTheme="minorEastAsia" w:cstheme="minorBidi"/>
                <w:smallCaps w:val="0"/>
                <w:noProof/>
                <w:sz w:val="22"/>
                <w:szCs w:val="22"/>
                <w:lang w:val="fr-FR" w:eastAsia="ja-JP"/>
              </w:rPr>
              <w:tab/>
            </w:r>
            <w:r w:rsidRPr="0053394C">
              <w:rPr>
                <w:rStyle w:val="Hyperlink"/>
                <w:noProof/>
              </w:rPr>
              <w:t>Testing Phase</w:t>
            </w:r>
            <w:r>
              <w:rPr>
                <w:noProof/>
                <w:webHidden/>
              </w:rPr>
              <w:tab/>
            </w:r>
            <w:r>
              <w:rPr>
                <w:noProof/>
                <w:webHidden/>
              </w:rPr>
              <w:fldChar w:fldCharType="begin"/>
            </w:r>
            <w:r>
              <w:rPr>
                <w:noProof/>
                <w:webHidden/>
              </w:rPr>
              <w:instrText xml:space="preserve"> PAGEREF _Toc78788181 \h </w:instrText>
            </w:r>
            <w:r>
              <w:rPr>
                <w:noProof/>
                <w:webHidden/>
              </w:rPr>
            </w:r>
            <w:r>
              <w:rPr>
                <w:noProof/>
                <w:webHidden/>
              </w:rPr>
              <w:fldChar w:fldCharType="separate"/>
            </w:r>
            <w:r>
              <w:rPr>
                <w:noProof/>
                <w:webHidden/>
              </w:rPr>
              <w:t>29</w:t>
            </w:r>
            <w:r>
              <w:rPr>
                <w:noProof/>
                <w:webHidden/>
              </w:rPr>
              <w:fldChar w:fldCharType="end"/>
            </w:r>
          </w:hyperlink>
        </w:p>
        <w:p w14:paraId="687BF8C8" w14:textId="4072E670" w:rsidR="00A200C8" w:rsidRDefault="00A200C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82" w:history="1">
            <w:r w:rsidRPr="0053394C">
              <w:rPr>
                <w:rStyle w:val="Hyperlink"/>
                <w:noProof/>
              </w:rPr>
              <w:t>9</w:t>
            </w:r>
            <w:r>
              <w:rPr>
                <w:rFonts w:eastAsiaTheme="minorEastAsia" w:cstheme="minorBidi"/>
                <w:b w:val="0"/>
                <w:bCs w:val="0"/>
                <w:caps w:val="0"/>
                <w:noProof/>
                <w:sz w:val="22"/>
                <w:szCs w:val="22"/>
                <w:lang w:val="fr-FR" w:eastAsia="ja-JP"/>
              </w:rPr>
              <w:tab/>
            </w:r>
            <w:r w:rsidRPr="0053394C">
              <w:rPr>
                <w:rStyle w:val="Hyperlink"/>
                <w:noProof/>
              </w:rPr>
              <w:t>Conclusion</w:t>
            </w:r>
            <w:r>
              <w:rPr>
                <w:noProof/>
                <w:webHidden/>
              </w:rPr>
              <w:tab/>
            </w:r>
            <w:r>
              <w:rPr>
                <w:noProof/>
                <w:webHidden/>
              </w:rPr>
              <w:fldChar w:fldCharType="begin"/>
            </w:r>
            <w:r>
              <w:rPr>
                <w:noProof/>
                <w:webHidden/>
              </w:rPr>
              <w:instrText xml:space="preserve"> PAGEREF _Toc78788182 \h </w:instrText>
            </w:r>
            <w:r>
              <w:rPr>
                <w:noProof/>
                <w:webHidden/>
              </w:rPr>
            </w:r>
            <w:r>
              <w:rPr>
                <w:noProof/>
                <w:webHidden/>
              </w:rPr>
              <w:fldChar w:fldCharType="separate"/>
            </w:r>
            <w:r>
              <w:rPr>
                <w:noProof/>
                <w:webHidden/>
              </w:rPr>
              <w:t>29</w:t>
            </w:r>
            <w:r>
              <w:rPr>
                <w:noProof/>
                <w:webHidden/>
              </w:rPr>
              <w:fldChar w:fldCharType="end"/>
            </w:r>
          </w:hyperlink>
        </w:p>
        <w:p w14:paraId="7703FC66" w14:textId="31EF773E" w:rsidR="00A200C8" w:rsidRDefault="00A200C8">
          <w:pPr>
            <w:pStyle w:val="Verzeichnis1"/>
            <w:tabs>
              <w:tab w:val="right" w:pos="8494"/>
            </w:tabs>
            <w:rPr>
              <w:rFonts w:eastAsiaTheme="minorEastAsia" w:cstheme="minorBidi"/>
              <w:b w:val="0"/>
              <w:bCs w:val="0"/>
              <w:caps w:val="0"/>
              <w:noProof/>
              <w:sz w:val="22"/>
              <w:szCs w:val="22"/>
              <w:lang w:val="fr-FR" w:eastAsia="ja-JP"/>
            </w:rPr>
          </w:pPr>
          <w:hyperlink w:anchor="_Toc78788183" w:history="1">
            <w:r w:rsidRPr="0053394C">
              <w:rPr>
                <w:rStyle w:val="Hyperlink"/>
                <w:noProof/>
              </w:rPr>
              <w:t>References</w:t>
            </w:r>
            <w:r>
              <w:rPr>
                <w:noProof/>
                <w:webHidden/>
              </w:rPr>
              <w:tab/>
            </w:r>
            <w:r>
              <w:rPr>
                <w:noProof/>
                <w:webHidden/>
              </w:rPr>
              <w:fldChar w:fldCharType="begin"/>
            </w:r>
            <w:r>
              <w:rPr>
                <w:noProof/>
                <w:webHidden/>
              </w:rPr>
              <w:instrText xml:space="preserve"> PAGEREF _Toc78788183 \h </w:instrText>
            </w:r>
            <w:r>
              <w:rPr>
                <w:noProof/>
                <w:webHidden/>
              </w:rPr>
            </w:r>
            <w:r>
              <w:rPr>
                <w:noProof/>
                <w:webHidden/>
              </w:rPr>
              <w:fldChar w:fldCharType="separate"/>
            </w:r>
            <w:r>
              <w:rPr>
                <w:noProof/>
                <w:webHidden/>
              </w:rPr>
              <w:t>30</w:t>
            </w:r>
            <w:r>
              <w:rPr>
                <w:noProof/>
                <w:webHidden/>
              </w:rPr>
              <w:fldChar w:fldCharType="end"/>
            </w:r>
          </w:hyperlink>
        </w:p>
        <w:p w14:paraId="6EF6DCE6" w14:textId="33BFAF4E" w:rsidR="00A200C8" w:rsidRDefault="00A200C8">
          <w:pPr>
            <w:pStyle w:val="Verzeichnis1"/>
            <w:tabs>
              <w:tab w:val="right" w:pos="8494"/>
            </w:tabs>
            <w:rPr>
              <w:rFonts w:eastAsiaTheme="minorEastAsia" w:cstheme="minorBidi"/>
              <w:b w:val="0"/>
              <w:bCs w:val="0"/>
              <w:caps w:val="0"/>
              <w:noProof/>
              <w:sz w:val="22"/>
              <w:szCs w:val="22"/>
              <w:lang w:val="fr-FR" w:eastAsia="ja-JP"/>
            </w:rPr>
          </w:pPr>
          <w:hyperlink w:anchor="_Toc78788184" w:history="1">
            <w:r w:rsidRPr="0053394C">
              <w:rPr>
                <w:rStyle w:val="Hyperlink"/>
                <w:noProof/>
              </w:rPr>
              <w:t>Eigenständigkeitserklärung</w:t>
            </w:r>
            <w:r>
              <w:rPr>
                <w:noProof/>
                <w:webHidden/>
              </w:rPr>
              <w:tab/>
            </w:r>
            <w:r>
              <w:rPr>
                <w:noProof/>
                <w:webHidden/>
              </w:rPr>
              <w:fldChar w:fldCharType="begin"/>
            </w:r>
            <w:r>
              <w:rPr>
                <w:noProof/>
                <w:webHidden/>
              </w:rPr>
              <w:instrText xml:space="preserve"> PAGEREF _Toc78788184 \h </w:instrText>
            </w:r>
            <w:r>
              <w:rPr>
                <w:noProof/>
                <w:webHidden/>
              </w:rPr>
            </w:r>
            <w:r>
              <w:rPr>
                <w:noProof/>
                <w:webHidden/>
              </w:rPr>
              <w:fldChar w:fldCharType="separate"/>
            </w:r>
            <w:r>
              <w:rPr>
                <w:noProof/>
                <w:webHidden/>
              </w:rPr>
              <w:t>32</w:t>
            </w:r>
            <w:r>
              <w:rPr>
                <w:noProof/>
                <w:webHidden/>
              </w:rPr>
              <w:fldChar w:fldCharType="end"/>
            </w:r>
          </w:hyperlink>
        </w:p>
        <w:p w14:paraId="0F854989" w14:textId="30086FCA" w:rsidR="00A200C8" w:rsidRDefault="00A200C8">
          <w:pPr>
            <w:pStyle w:val="Verzeichnis1"/>
            <w:tabs>
              <w:tab w:val="left" w:pos="1200"/>
              <w:tab w:val="right" w:pos="8494"/>
            </w:tabs>
            <w:rPr>
              <w:rFonts w:eastAsiaTheme="minorEastAsia" w:cstheme="minorBidi"/>
              <w:b w:val="0"/>
              <w:bCs w:val="0"/>
              <w:caps w:val="0"/>
              <w:noProof/>
              <w:sz w:val="22"/>
              <w:szCs w:val="22"/>
              <w:lang w:val="fr-FR" w:eastAsia="ja-JP"/>
            </w:rPr>
          </w:pPr>
          <w:hyperlink w:anchor="_Toc78788185" w:history="1">
            <w:r w:rsidRPr="0053394C">
              <w:rPr>
                <w:rStyle w:val="Hyperlink"/>
                <w:noProof/>
              </w:rPr>
              <w:t>10</w:t>
            </w:r>
            <w:r>
              <w:rPr>
                <w:rFonts w:eastAsiaTheme="minorEastAsia" w:cstheme="minorBidi"/>
                <w:b w:val="0"/>
                <w:bCs w:val="0"/>
                <w:caps w:val="0"/>
                <w:noProof/>
                <w:sz w:val="22"/>
                <w:szCs w:val="22"/>
                <w:lang w:val="fr-FR" w:eastAsia="ja-JP"/>
              </w:rPr>
              <w:tab/>
            </w:r>
            <w:r w:rsidRPr="0053394C">
              <w:rPr>
                <w:rStyle w:val="Hyperlink"/>
                <w:noProof/>
              </w:rPr>
              <w:t>Appendix</w:t>
            </w:r>
            <w:r>
              <w:rPr>
                <w:noProof/>
                <w:webHidden/>
              </w:rPr>
              <w:tab/>
            </w:r>
            <w:r>
              <w:rPr>
                <w:noProof/>
                <w:webHidden/>
              </w:rPr>
              <w:fldChar w:fldCharType="begin"/>
            </w:r>
            <w:r>
              <w:rPr>
                <w:noProof/>
                <w:webHidden/>
              </w:rPr>
              <w:instrText xml:space="preserve"> PAGEREF _Toc78788185 \h </w:instrText>
            </w:r>
            <w:r>
              <w:rPr>
                <w:noProof/>
                <w:webHidden/>
              </w:rPr>
            </w:r>
            <w:r>
              <w:rPr>
                <w:noProof/>
                <w:webHidden/>
              </w:rPr>
              <w:fldChar w:fldCharType="separate"/>
            </w:r>
            <w:r>
              <w:rPr>
                <w:noProof/>
                <w:webHidden/>
              </w:rPr>
              <w:t>33</w:t>
            </w:r>
            <w:r>
              <w:rPr>
                <w:noProof/>
                <w:webHidden/>
              </w:rPr>
              <w:fldChar w:fldCharType="end"/>
            </w:r>
          </w:hyperlink>
        </w:p>
        <w:p w14:paraId="0762C87E" w14:textId="33ABA620" w:rsidR="00A200C8" w:rsidRDefault="00A200C8">
          <w:pPr>
            <w:pStyle w:val="Verzeichnis1"/>
            <w:tabs>
              <w:tab w:val="right" w:pos="8494"/>
            </w:tabs>
            <w:rPr>
              <w:rFonts w:eastAsiaTheme="minorEastAsia" w:cstheme="minorBidi"/>
              <w:b w:val="0"/>
              <w:bCs w:val="0"/>
              <w:caps w:val="0"/>
              <w:noProof/>
              <w:sz w:val="22"/>
              <w:szCs w:val="22"/>
              <w:lang w:val="fr-FR" w:eastAsia="ja-JP"/>
            </w:rPr>
          </w:pPr>
          <w:hyperlink w:anchor="_Toc78788186" w:history="1">
            <w:r w:rsidRPr="0053394C">
              <w:rPr>
                <w:rStyle w:val="Hyperlink"/>
                <w:noProof/>
              </w:rPr>
              <w:t>Typical Exa</w:t>
            </w:r>
            <w:r w:rsidRPr="0053394C">
              <w:rPr>
                <w:rStyle w:val="Hyperlink"/>
                <w:noProof/>
              </w:rPr>
              <w:t>m</w:t>
            </w:r>
            <w:r w:rsidRPr="0053394C">
              <w:rPr>
                <w:rStyle w:val="Hyperlink"/>
                <w:noProof/>
              </w:rPr>
              <w:t>ples of the Corpora</w:t>
            </w:r>
            <w:r>
              <w:rPr>
                <w:noProof/>
                <w:webHidden/>
              </w:rPr>
              <w:tab/>
            </w:r>
            <w:r>
              <w:rPr>
                <w:noProof/>
                <w:webHidden/>
              </w:rPr>
              <w:fldChar w:fldCharType="begin"/>
            </w:r>
            <w:r>
              <w:rPr>
                <w:noProof/>
                <w:webHidden/>
              </w:rPr>
              <w:instrText xml:space="preserve"> PAGEREF _Toc78788186 \h </w:instrText>
            </w:r>
            <w:r>
              <w:rPr>
                <w:noProof/>
                <w:webHidden/>
              </w:rPr>
            </w:r>
            <w:r>
              <w:rPr>
                <w:noProof/>
                <w:webHidden/>
              </w:rPr>
              <w:fldChar w:fldCharType="separate"/>
            </w:r>
            <w:r>
              <w:rPr>
                <w:noProof/>
                <w:webHidden/>
              </w:rPr>
              <w:t>33</w:t>
            </w:r>
            <w:r>
              <w:rPr>
                <w:noProof/>
                <w:webHidden/>
              </w:rPr>
              <w:fldChar w:fldCharType="end"/>
            </w:r>
          </w:hyperlink>
        </w:p>
        <w:p w14:paraId="73B23454" w14:textId="063B078D" w:rsidR="00A200C8" w:rsidRDefault="00A200C8">
          <w:pPr>
            <w:pStyle w:val="Verzeichnis2"/>
            <w:tabs>
              <w:tab w:val="right" w:pos="8494"/>
            </w:tabs>
            <w:rPr>
              <w:rFonts w:eastAsiaTheme="minorEastAsia" w:cstheme="minorBidi"/>
              <w:smallCaps w:val="0"/>
              <w:noProof/>
              <w:sz w:val="22"/>
              <w:szCs w:val="22"/>
              <w:lang w:val="fr-FR" w:eastAsia="ja-JP"/>
            </w:rPr>
          </w:pPr>
          <w:hyperlink w:anchor="_Toc78788187" w:history="1">
            <w:r w:rsidRPr="0053394C">
              <w:rPr>
                <w:rStyle w:val="Hyperlink"/>
                <w:noProof/>
              </w:rPr>
              <w:t>Oral</w:t>
            </w:r>
            <w:r>
              <w:rPr>
                <w:noProof/>
                <w:webHidden/>
              </w:rPr>
              <w:tab/>
            </w:r>
            <w:r>
              <w:rPr>
                <w:noProof/>
                <w:webHidden/>
              </w:rPr>
              <w:fldChar w:fldCharType="begin"/>
            </w:r>
            <w:r>
              <w:rPr>
                <w:noProof/>
                <w:webHidden/>
              </w:rPr>
              <w:instrText xml:space="preserve"> PAGEREF _Toc78788187 \h </w:instrText>
            </w:r>
            <w:r>
              <w:rPr>
                <w:noProof/>
                <w:webHidden/>
              </w:rPr>
            </w:r>
            <w:r>
              <w:rPr>
                <w:noProof/>
                <w:webHidden/>
              </w:rPr>
              <w:fldChar w:fldCharType="separate"/>
            </w:r>
            <w:r>
              <w:rPr>
                <w:noProof/>
                <w:webHidden/>
              </w:rPr>
              <w:t>33</w:t>
            </w:r>
            <w:r>
              <w:rPr>
                <w:noProof/>
                <w:webHidden/>
              </w:rPr>
              <w:fldChar w:fldCharType="end"/>
            </w:r>
          </w:hyperlink>
        </w:p>
        <w:p w14:paraId="168E8151" w14:textId="22A8AAAB" w:rsidR="00A200C8" w:rsidRDefault="00A200C8">
          <w:pPr>
            <w:pStyle w:val="Verzeichnis2"/>
            <w:tabs>
              <w:tab w:val="right" w:pos="8494"/>
            </w:tabs>
            <w:rPr>
              <w:rFonts w:eastAsiaTheme="minorEastAsia" w:cstheme="minorBidi"/>
              <w:smallCaps w:val="0"/>
              <w:noProof/>
              <w:sz w:val="22"/>
              <w:szCs w:val="22"/>
              <w:lang w:val="fr-FR" w:eastAsia="ja-JP"/>
            </w:rPr>
          </w:pPr>
          <w:hyperlink w:anchor="_Toc78788188" w:history="1">
            <w:r w:rsidRPr="0053394C">
              <w:rPr>
                <w:rStyle w:val="Hyperlink"/>
                <w:noProof/>
              </w:rPr>
              <w:t>Literate</w:t>
            </w:r>
            <w:r>
              <w:rPr>
                <w:noProof/>
                <w:webHidden/>
              </w:rPr>
              <w:tab/>
            </w:r>
            <w:r>
              <w:rPr>
                <w:noProof/>
                <w:webHidden/>
              </w:rPr>
              <w:fldChar w:fldCharType="begin"/>
            </w:r>
            <w:r>
              <w:rPr>
                <w:noProof/>
                <w:webHidden/>
              </w:rPr>
              <w:instrText xml:space="preserve"> PAGEREF _Toc78788188 \h </w:instrText>
            </w:r>
            <w:r>
              <w:rPr>
                <w:noProof/>
                <w:webHidden/>
              </w:rPr>
            </w:r>
            <w:r>
              <w:rPr>
                <w:noProof/>
                <w:webHidden/>
              </w:rPr>
              <w:fldChar w:fldCharType="separate"/>
            </w:r>
            <w:r>
              <w:rPr>
                <w:noProof/>
                <w:webHidden/>
              </w:rPr>
              <w:t>33</w:t>
            </w:r>
            <w:r>
              <w:rPr>
                <w:noProof/>
                <w:webHidden/>
              </w:rPr>
              <w:fldChar w:fldCharType="end"/>
            </w:r>
          </w:hyperlink>
        </w:p>
        <w:p w14:paraId="6910E93A" w14:textId="7403AB35" w:rsidR="00AE00F3" w:rsidRPr="003D6548" w:rsidRDefault="00AE00F3">
          <w:r w:rsidRPr="003D6548">
            <w:rPr>
              <w:b/>
              <w:bCs/>
            </w:rPr>
            <w:fldChar w:fldCharType="end"/>
          </w:r>
        </w:p>
      </w:sdtContent>
    </w:sdt>
    <w:p w14:paraId="5D048D52" w14:textId="77777777" w:rsidR="002B2346" w:rsidRPr="003D6548" w:rsidRDefault="002B2346" w:rsidP="00545978"/>
    <w:p w14:paraId="10DDF6A5" w14:textId="77777777" w:rsidR="00685563" w:rsidRPr="003D6548" w:rsidRDefault="00685563">
      <w:pPr>
        <w:ind w:left="1208" w:hanging="357"/>
        <w:rPr>
          <w:rFonts w:eastAsia="Times" w:cs="Times"/>
          <w:b/>
          <w:szCs w:val="40"/>
        </w:rPr>
      </w:pPr>
      <w:bookmarkStart w:id="0" w:name="_Toc75691413"/>
      <w:bookmarkStart w:id="1" w:name="_Toc75691559"/>
      <w:r w:rsidRPr="003D6548">
        <w:br w:type="page"/>
      </w:r>
    </w:p>
    <w:p w14:paraId="65F805A5" w14:textId="61262ECA" w:rsidR="003D2C3B" w:rsidRPr="003D6548" w:rsidRDefault="003D2C3B" w:rsidP="00685563">
      <w:pPr>
        <w:pStyle w:val="berschrift1"/>
        <w:numPr>
          <w:ilvl w:val="0"/>
          <w:numId w:val="0"/>
        </w:numPr>
        <w:ind w:left="360" w:hanging="360"/>
        <w:jc w:val="left"/>
      </w:pPr>
      <w:bookmarkStart w:id="2" w:name="_Toc78788148"/>
      <w:r w:rsidRPr="003D6548">
        <w:lastRenderedPageBreak/>
        <w:t>Abstract</w:t>
      </w:r>
      <w:bookmarkEnd w:id="0"/>
      <w:bookmarkEnd w:id="1"/>
      <w:bookmarkEnd w:id="2"/>
    </w:p>
    <w:p w14:paraId="7CF2A369" w14:textId="77777777" w:rsidR="004348C3" w:rsidRPr="003D6548" w:rsidRDefault="004348C3" w:rsidP="004348C3"/>
    <w:p w14:paraId="7FABD20F" w14:textId="77777777" w:rsidR="004D64BD" w:rsidRPr="003D6548" w:rsidRDefault="004D64BD">
      <w:pPr>
        <w:ind w:left="1208" w:hanging="357"/>
        <w:rPr>
          <w:rFonts w:eastAsia="Times" w:cs="Times"/>
          <w:b/>
          <w:szCs w:val="40"/>
        </w:rPr>
      </w:pPr>
      <w:bookmarkStart w:id="3" w:name="_Toc75691414"/>
      <w:bookmarkStart w:id="4" w:name="_Toc75691560"/>
      <w:r w:rsidRPr="003D6548">
        <w:br w:type="page"/>
      </w:r>
    </w:p>
    <w:p w14:paraId="455C42C8" w14:textId="7F7ABCAF" w:rsidR="007D32DC" w:rsidRPr="003D6548" w:rsidRDefault="003D2C3B" w:rsidP="007D32DC">
      <w:pPr>
        <w:pStyle w:val="berschrift1"/>
        <w:numPr>
          <w:ilvl w:val="0"/>
          <w:numId w:val="0"/>
        </w:numPr>
        <w:ind w:left="360"/>
      </w:pPr>
      <w:bookmarkStart w:id="5" w:name="_Toc78788149"/>
      <w:r w:rsidRPr="003D6548">
        <w:lastRenderedPageBreak/>
        <w:t>List of Figures</w:t>
      </w:r>
      <w:bookmarkEnd w:id="3"/>
      <w:bookmarkEnd w:id="4"/>
      <w:bookmarkEnd w:id="5"/>
      <w:r w:rsidRPr="003D6548">
        <w:t xml:space="preserve"> </w:t>
      </w:r>
      <w:bookmarkStart w:id="6" w:name="_Toc75691415"/>
      <w:bookmarkStart w:id="7" w:name="_Toc75691561"/>
    </w:p>
    <w:p w14:paraId="4E9FE8CA" w14:textId="22A57119" w:rsidR="007D32DC" w:rsidRPr="003D6548" w:rsidRDefault="003D2C3B" w:rsidP="007D32DC">
      <w:pPr>
        <w:pStyle w:val="berschrift1"/>
        <w:numPr>
          <w:ilvl w:val="0"/>
          <w:numId w:val="0"/>
        </w:numPr>
        <w:ind w:left="360"/>
      </w:pPr>
      <w:bookmarkStart w:id="8" w:name="_Toc78788150"/>
      <w:r w:rsidRPr="003D6548">
        <w:t>List of Tables</w:t>
      </w:r>
      <w:bookmarkEnd w:id="6"/>
      <w:bookmarkEnd w:id="7"/>
      <w:bookmarkEnd w:id="8"/>
      <w:r w:rsidRPr="003D6548">
        <w:t xml:space="preserve"> </w:t>
      </w:r>
    </w:p>
    <w:p w14:paraId="3EDDCCF9" w14:textId="06F231E6" w:rsidR="0046464C" w:rsidRPr="003D6548" w:rsidRDefault="00ED395A" w:rsidP="007D32DC">
      <w:pPr>
        <w:pStyle w:val="berschrift1"/>
        <w:numPr>
          <w:ilvl w:val="0"/>
          <w:numId w:val="0"/>
        </w:numPr>
        <w:ind w:left="360"/>
      </w:pPr>
      <w:bookmarkStart w:id="9" w:name="_Toc75691417"/>
      <w:bookmarkStart w:id="10" w:name="_Toc75691563"/>
      <w:bookmarkStart w:id="11" w:name="_Toc78788151"/>
      <w:r w:rsidRPr="003D6548">
        <w:t>List of Abbreviations</w:t>
      </w:r>
      <w:bookmarkEnd w:id="11"/>
      <w:r w:rsidRPr="003D6548">
        <w:t xml:space="preserve"> </w:t>
      </w:r>
    </w:p>
    <w:tbl>
      <w:tblPr>
        <w:tblStyle w:val="Tabellenraster"/>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6945"/>
      </w:tblGrid>
      <w:tr w:rsidR="0046464C" w:rsidRPr="003D6548" w14:paraId="2B603098" w14:textId="77777777" w:rsidTr="0046464C">
        <w:trPr>
          <w:trHeight w:val="56"/>
        </w:trPr>
        <w:tc>
          <w:tcPr>
            <w:tcW w:w="1555" w:type="dxa"/>
          </w:tcPr>
          <w:p w14:paraId="14428374" w14:textId="27B70B7A" w:rsidR="0046464C" w:rsidRPr="003D6548" w:rsidRDefault="0046464C" w:rsidP="0046464C">
            <w:pPr>
              <w:ind w:firstLine="0"/>
              <w:rPr>
                <w:i/>
                <w:iCs/>
              </w:rPr>
            </w:pPr>
            <w:proofErr w:type="spellStart"/>
            <w:r w:rsidRPr="003D6548">
              <w:rPr>
                <w:i/>
                <w:iCs/>
              </w:rPr>
              <w:t>CMRW</w:t>
            </w:r>
            <w:proofErr w:type="spellEnd"/>
          </w:p>
        </w:tc>
        <w:tc>
          <w:tcPr>
            <w:tcW w:w="6945" w:type="dxa"/>
          </w:tcPr>
          <w:p w14:paraId="273AB8F1" w14:textId="361FAD73" w:rsidR="0046464C" w:rsidRPr="003D6548" w:rsidRDefault="0046464C" w:rsidP="0046464C">
            <w:pPr>
              <w:ind w:firstLine="0"/>
            </w:pPr>
            <w:r w:rsidRPr="003D6548">
              <w:rPr>
                <w:i/>
                <w:iCs/>
              </w:rPr>
              <w:t>CMR-wikiconflits</w:t>
            </w:r>
          </w:p>
        </w:tc>
      </w:tr>
      <w:tr w:rsidR="0046464C" w:rsidRPr="003D6548" w14:paraId="2FF738A6" w14:textId="77777777" w:rsidTr="0046464C">
        <w:tc>
          <w:tcPr>
            <w:tcW w:w="1555" w:type="dxa"/>
          </w:tcPr>
          <w:p w14:paraId="31192979" w14:textId="5B2B0511" w:rsidR="0046464C" w:rsidRPr="003D6548" w:rsidRDefault="0046464C" w:rsidP="0046464C">
            <w:pPr>
              <w:ind w:firstLine="0"/>
            </w:pPr>
            <w:r w:rsidRPr="003D6548">
              <w:t>CoMeRe</w:t>
            </w:r>
          </w:p>
        </w:tc>
        <w:tc>
          <w:tcPr>
            <w:tcW w:w="6945" w:type="dxa"/>
          </w:tcPr>
          <w:p w14:paraId="18923704" w14:textId="4C6C58AD" w:rsidR="0046464C" w:rsidRPr="003D6548" w:rsidRDefault="0046464C" w:rsidP="0046464C">
            <w:pPr>
              <w:ind w:firstLine="0"/>
            </w:pPr>
            <w:r w:rsidRPr="003D6548">
              <w:t>Corpora of Computer-Mediated Communication in French</w:t>
            </w:r>
          </w:p>
        </w:tc>
      </w:tr>
      <w:tr w:rsidR="0046464C" w:rsidRPr="003D6548" w14:paraId="5D030354" w14:textId="77777777" w:rsidTr="0046464C">
        <w:tc>
          <w:tcPr>
            <w:tcW w:w="1555" w:type="dxa"/>
          </w:tcPr>
          <w:p w14:paraId="410339D7" w14:textId="5769CC02" w:rsidR="0046464C" w:rsidRPr="003D6548" w:rsidRDefault="0046464C" w:rsidP="0046464C">
            <w:pPr>
              <w:ind w:firstLine="0"/>
              <w:rPr>
                <w:i/>
                <w:iCs/>
              </w:rPr>
            </w:pPr>
            <w:r w:rsidRPr="003D6548">
              <w:t>EPA</w:t>
            </w:r>
          </w:p>
        </w:tc>
        <w:tc>
          <w:tcPr>
            <w:tcW w:w="6945" w:type="dxa"/>
          </w:tcPr>
          <w:p w14:paraId="3A45107F" w14:textId="1E5EDCCC" w:rsidR="0046464C" w:rsidRPr="003D6548" w:rsidRDefault="0046464C" w:rsidP="0046464C">
            <w:pPr>
              <w:ind w:firstLine="0"/>
            </w:pPr>
            <w:r w:rsidRPr="003D6548">
              <w:rPr>
                <w:i/>
                <w:iCs/>
              </w:rPr>
              <w:t xml:space="preserve">eBay petites annonces </w:t>
            </w:r>
          </w:p>
        </w:tc>
      </w:tr>
      <w:tr w:rsidR="0046464C" w:rsidRPr="003D6548" w14:paraId="09FD2D52" w14:textId="77777777" w:rsidTr="0046464C">
        <w:tc>
          <w:tcPr>
            <w:tcW w:w="1555" w:type="dxa"/>
          </w:tcPr>
          <w:p w14:paraId="1E120AD5" w14:textId="10C44005" w:rsidR="0046464C" w:rsidRPr="003D6548" w:rsidRDefault="0046464C" w:rsidP="0046464C">
            <w:pPr>
              <w:ind w:firstLine="0"/>
            </w:pPr>
            <w:r w:rsidRPr="003D6548">
              <w:t>FA</w:t>
            </w:r>
          </w:p>
        </w:tc>
        <w:tc>
          <w:tcPr>
            <w:tcW w:w="6945" w:type="dxa"/>
          </w:tcPr>
          <w:p w14:paraId="57A399DC" w14:textId="6B28575A" w:rsidR="0046464C" w:rsidRPr="003D6548" w:rsidRDefault="0046464C" w:rsidP="0046464C">
            <w:pPr>
              <w:ind w:firstLine="0"/>
            </w:pPr>
            <w:r w:rsidRPr="003D6548">
              <w:t xml:space="preserve">français </w:t>
            </w:r>
            <w:proofErr w:type="spellStart"/>
            <w:r w:rsidRPr="003D6548">
              <w:t>argotique</w:t>
            </w:r>
            <w:proofErr w:type="spellEnd"/>
          </w:p>
        </w:tc>
      </w:tr>
      <w:tr w:rsidR="0046464C" w:rsidRPr="003D6548" w14:paraId="0CABA625" w14:textId="77777777" w:rsidTr="0046464C">
        <w:tc>
          <w:tcPr>
            <w:tcW w:w="1555" w:type="dxa"/>
          </w:tcPr>
          <w:p w14:paraId="7D68A2F8" w14:textId="53D8CABE" w:rsidR="0046464C" w:rsidRPr="003D6548" w:rsidRDefault="0046464C" w:rsidP="0046464C">
            <w:pPr>
              <w:ind w:firstLine="0"/>
            </w:pPr>
            <w:r w:rsidRPr="003D6548">
              <w:t>FCO</w:t>
            </w:r>
          </w:p>
        </w:tc>
        <w:tc>
          <w:tcPr>
            <w:tcW w:w="6945" w:type="dxa"/>
          </w:tcPr>
          <w:p w14:paraId="50C05A76" w14:textId="3326C672" w:rsidR="0046464C" w:rsidRPr="003D6548" w:rsidRDefault="0046464C" w:rsidP="0046464C">
            <w:pPr>
              <w:ind w:firstLine="0"/>
            </w:pPr>
            <w:r w:rsidRPr="003D6548">
              <w:t xml:space="preserve">Français courant </w:t>
            </w:r>
          </w:p>
        </w:tc>
      </w:tr>
      <w:tr w:rsidR="0046464C" w:rsidRPr="003D6548" w14:paraId="09A2CE9D" w14:textId="77777777" w:rsidTr="0046464C">
        <w:tc>
          <w:tcPr>
            <w:tcW w:w="1555" w:type="dxa"/>
          </w:tcPr>
          <w:p w14:paraId="0201385D" w14:textId="3EE6CD70" w:rsidR="0046464C" w:rsidRPr="003D6548" w:rsidRDefault="0046464C" w:rsidP="0046464C">
            <w:pPr>
              <w:ind w:firstLine="0"/>
            </w:pPr>
            <w:r w:rsidRPr="003D6548">
              <w:t>FCU</w:t>
            </w:r>
          </w:p>
        </w:tc>
        <w:tc>
          <w:tcPr>
            <w:tcW w:w="6945" w:type="dxa"/>
          </w:tcPr>
          <w:p w14:paraId="3011965C" w14:textId="675B1773" w:rsidR="0046464C" w:rsidRPr="003D6548" w:rsidRDefault="0046464C" w:rsidP="0046464C">
            <w:pPr>
              <w:ind w:firstLine="0"/>
            </w:pPr>
            <w:r w:rsidRPr="003D6548">
              <w:t xml:space="preserve">Français cultivé </w:t>
            </w:r>
          </w:p>
        </w:tc>
      </w:tr>
      <w:tr w:rsidR="0046464C" w:rsidRPr="003D6548" w14:paraId="5626ECC6" w14:textId="77777777" w:rsidTr="0046464C">
        <w:tc>
          <w:tcPr>
            <w:tcW w:w="1555" w:type="dxa"/>
          </w:tcPr>
          <w:p w14:paraId="2723C375" w14:textId="3764298A" w:rsidR="0046464C" w:rsidRPr="003D6548" w:rsidRDefault="0046464C" w:rsidP="0046464C">
            <w:pPr>
              <w:ind w:firstLine="0"/>
            </w:pPr>
            <w:proofErr w:type="spellStart"/>
            <w:r w:rsidRPr="003D6548">
              <w:t>FRÉ</w:t>
            </w:r>
            <w:proofErr w:type="spellEnd"/>
          </w:p>
        </w:tc>
        <w:tc>
          <w:tcPr>
            <w:tcW w:w="6945" w:type="dxa"/>
          </w:tcPr>
          <w:p w14:paraId="45DD0DBD" w14:textId="00BDB4E1" w:rsidR="0046464C" w:rsidRPr="003D6548" w:rsidRDefault="0046464C" w:rsidP="0046464C">
            <w:pPr>
              <w:ind w:firstLine="0"/>
            </w:pPr>
            <w:r w:rsidRPr="003D6548">
              <w:t>Français écrit</w:t>
            </w:r>
          </w:p>
        </w:tc>
      </w:tr>
      <w:tr w:rsidR="0046464C" w:rsidRPr="003D6548" w14:paraId="6866C6BE" w14:textId="77777777" w:rsidTr="0046464C">
        <w:tc>
          <w:tcPr>
            <w:tcW w:w="1555" w:type="dxa"/>
          </w:tcPr>
          <w:p w14:paraId="161961E9" w14:textId="189A6389" w:rsidR="0046464C" w:rsidRPr="003D6548" w:rsidRDefault="0046464C" w:rsidP="0046464C">
            <w:pPr>
              <w:ind w:firstLine="0"/>
            </w:pPr>
            <w:r w:rsidRPr="003D6548">
              <w:t>FF</w:t>
            </w:r>
          </w:p>
        </w:tc>
        <w:tc>
          <w:tcPr>
            <w:tcW w:w="6945" w:type="dxa"/>
          </w:tcPr>
          <w:p w14:paraId="2E564EA8" w14:textId="4BA4D9EF" w:rsidR="0046464C" w:rsidRPr="003D6548" w:rsidRDefault="0046464C" w:rsidP="0046464C">
            <w:pPr>
              <w:ind w:firstLine="0"/>
            </w:pPr>
            <w:r w:rsidRPr="003D6548">
              <w:t>Français familier</w:t>
            </w:r>
          </w:p>
        </w:tc>
      </w:tr>
      <w:tr w:rsidR="0046464C" w:rsidRPr="003D6548" w14:paraId="791E784A" w14:textId="77777777" w:rsidTr="0046464C">
        <w:tc>
          <w:tcPr>
            <w:tcW w:w="1555" w:type="dxa"/>
          </w:tcPr>
          <w:p w14:paraId="0576D22E" w14:textId="75E92E6C" w:rsidR="0046464C" w:rsidRPr="003D6548" w:rsidRDefault="0046464C" w:rsidP="0046464C">
            <w:pPr>
              <w:ind w:firstLine="0"/>
            </w:pPr>
            <w:proofErr w:type="spellStart"/>
            <w:r w:rsidRPr="003D6548">
              <w:t>FPA</w:t>
            </w:r>
            <w:proofErr w:type="spellEnd"/>
          </w:p>
        </w:tc>
        <w:tc>
          <w:tcPr>
            <w:tcW w:w="6945" w:type="dxa"/>
          </w:tcPr>
          <w:p w14:paraId="49E34F53" w14:textId="328A175D" w:rsidR="0046464C" w:rsidRPr="003D6548" w:rsidRDefault="0046464C" w:rsidP="0046464C">
            <w:pPr>
              <w:ind w:firstLine="0"/>
            </w:pPr>
            <w:r w:rsidRPr="003D6548">
              <w:t>français parlé</w:t>
            </w:r>
          </w:p>
        </w:tc>
      </w:tr>
      <w:tr w:rsidR="0046464C" w:rsidRPr="003D6548" w14:paraId="70B29E6A" w14:textId="77777777" w:rsidTr="0046464C">
        <w:tc>
          <w:tcPr>
            <w:tcW w:w="1555" w:type="dxa"/>
          </w:tcPr>
          <w:p w14:paraId="09DDCB36" w14:textId="0DA6D328" w:rsidR="0046464C" w:rsidRPr="003D6548" w:rsidRDefault="0046464C" w:rsidP="0046464C">
            <w:pPr>
              <w:ind w:firstLine="0"/>
            </w:pPr>
            <w:r w:rsidRPr="003D6548">
              <w:t>FP</w:t>
            </w:r>
          </w:p>
        </w:tc>
        <w:tc>
          <w:tcPr>
            <w:tcW w:w="6945" w:type="dxa"/>
          </w:tcPr>
          <w:p w14:paraId="20F99F0D" w14:textId="36B86FD6" w:rsidR="0046464C" w:rsidRPr="003D6548" w:rsidRDefault="0046464C" w:rsidP="0046464C">
            <w:pPr>
              <w:ind w:firstLine="0"/>
            </w:pPr>
            <w:r w:rsidRPr="003D6548">
              <w:t xml:space="preserve">Français </w:t>
            </w:r>
            <w:proofErr w:type="spellStart"/>
            <w:r w:rsidRPr="003D6548">
              <w:t>populaire</w:t>
            </w:r>
            <w:proofErr w:type="spellEnd"/>
          </w:p>
        </w:tc>
      </w:tr>
      <w:tr w:rsidR="0046464C" w:rsidRPr="003D6548" w14:paraId="5932FDA2" w14:textId="77777777" w:rsidTr="0046464C">
        <w:tc>
          <w:tcPr>
            <w:tcW w:w="1555" w:type="dxa"/>
          </w:tcPr>
          <w:p w14:paraId="7906006F" w14:textId="53FF6AFD" w:rsidR="0046464C" w:rsidRPr="003D6548" w:rsidRDefault="0046464C" w:rsidP="0046464C">
            <w:pPr>
              <w:ind w:firstLine="0"/>
            </w:pPr>
            <w:r w:rsidRPr="003D6548">
              <w:t>FV</w:t>
            </w:r>
          </w:p>
        </w:tc>
        <w:tc>
          <w:tcPr>
            <w:tcW w:w="6945" w:type="dxa"/>
          </w:tcPr>
          <w:p w14:paraId="0F743588" w14:textId="1324D954" w:rsidR="0046464C" w:rsidRPr="003D6548" w:rsidRDefault="0046464C" w:rsidP="0046464C">
            <w:pPr>
              <w:ind w:firstLine="0"/>
            </w:pPr>
            <w:r w:rsidRPr="003D6548">
              <w:t>Français vulgaire</w:t>
            </w:r>
          </w:p>
        </w:tc>
      </w:tr>
      <w:tr w:rsidR="0046464C" w:rsidRPr="003D6548" w14:paraId="3007B09A" w14:textId="77777777" w:rsidTr="0046464C">
        <w:tc>
          <w:tcPr>
            <w:tcW w:w="1555" w:type="dxa"/>
          </w:tcPr>
          <w:p w14:paraId="4C931ECA" w14:textId="08B8545D" w:rsidR="0046464C" w:rsidRPr="003D6548" w:rsidRDefault="0046464C" w:rsidP="0046464C">
            <w:pPr>
              <w:ind w:firstLine="0"/>
            </w:pPr>
            <w:r w:rsidRPr="003D6548">
              <w:t>LP</w:t>
            </w:r>
          </w:p>
        </w:tc>
        <w:tc>
          <w:tcPr>
            <w:tcW w:w="6945" w:type="dxa"/>
          </w:tcPr>
          <w:p w14:paraId="14390D4A" w14:textId="56369523" w:rsidR="0046464C" w:rsidRPr="003D6548" w:rsidRDefault="0046464C" w:rsidP="0046464C">
            <w:pPr>
              <w:ind w:firstLine="0"/>
            </w:pPr>
            <w:r w:rsidRPr="003D6548">
              <w:t>Langue parlé</w:t>
            </w:r>
          </w:p>
        </w:tc>
      </w:tr>
      <w:tr w:rsidR="0046464C" w:rsidRPr="003D6548" w14:paraId="0208DF46" w14:textId="77777777" w:rsidTr="0046464C">
        <w:tc>
          <w:tcPr>
            <w:tcW w:w="1555" w:type="dxa"/>
          </w:tcPr>
          <w:p w14:paraId="004F9E62" w14:textId="22892F35" w:rsidR="0046464C" w:rsidRPr="003D6548" w:rsidRDefault="0046464C" w:rsidP="0046464C">
            <w:pPr>
              <w:ind w:firstLine="0"/>
            </w:pPr>
            <w:r w:rsidRPr="003D6548">
              <w:t>LT</w:t>
            </w:r>
          </w:p>
        </w:tc>
        <w:tc>
          <w:tcPr>
            <w:tcW w:w="6945" w:type="dxa"/>
          </w:tcPr>
          <w:p w14:paraId="320EBDDE" w14:textId="47D051E1" w:rsidR="0046464C" w:rsidRPr="003D6548" w:rsidRDefault="0046464C" w:rsidP="0046464C">
            <w:pPr>
              <w:ind w:firstLine="0"/>
            </w:pPr>
            <w:proofErr w:type="spellStart"/>
            <w:r w:rsidRPr="003D6548">
              <w:t>Langues</w:t>
            </w:r>
            <w:proofErr w:type="spellEnd"/>
            <w:r w:rsidRPr="003D6548">
              <w:t xml:space="preserve"> techniques LT</w:t>
            </w:r>
          </w:p>
        </w:tc>
      </w:tr>
      <w:tr w:rsidR="0046464C" w:rsidRPr="003D6548" w14:paraId="5BB80ED6" w14:textId="77777777" w:rsidTr="0046464C">
        <w:tc>
          <w:tcPr>
            <w:tcW w:w="1555" w:type="dxa"/>
          </w:tcPr>
          <w:p w14:paraId="6A26353C" w14:textId="03E4B94F" w:rsidR="0046464C" w:rsidRPr="003D6548" w:rsidRDefault="0046464C" w:rsidP="0046464C">
            <w:pPr>
              <w:ind w:firstLine="0"/>
            </w:pPr>
            <w:r w:rsidRPr="003D6548">
              <w:t>NZ</w:t>
            </w:r>
          </w:p>
        </w:tc>
        <w:tc>
          <w:tcPr>
            <w:tcW w:w="6945" w:type="dxa"/>
          </w:tcPr>
          <w:p w14:paraId="296A2239" w14:textId="01EA85B3" w:rsidR="0046464C" w:rsidRPr="003D6548" w:rsidRDefault="0046464C" w:rsidP="0046464C">
            <w:pPr>
              <w:ind w:firstLine="0"/>
            </w:pPr>
            <w:proofErr w:type="spellStart"/>
            <w:r w:rsidRPr="003D6548">
              <w:t>Niveau</w:t>
            </w:r>
            <w:proofErr w:type="spellEnd"/>
            <w:r w:rsidRPr="003D6548">
              <w:t xml:space="preserve"> </w:t>
            </w:r>
            <w:proofErr w:type="spellStart"/>
            <w:r w:rsidRPr="003D6548">
              <w:t>zéro</w:t>
            </w:r>
            <w:proofErr w:type="spellEnd"/>
          </w:p>
        </w:tc>
      </w:tr>
      <w:tr w:rsidR="0046464C" w:rsidRPr="003D6548" w14:paraId="18BAE31E" w14:textId="77777777" w:rsidTr="0046464C">
        <w:trPr>
          <w:trHeight w:val="56"/>
        </w:trPr>
        <w:tc>
          <w:tcPr>
            <w:tcW w:w="1555" w:type="dxa"/>
          </w:tcPr>
          <w:p w14:paraId="4A2F8314" w14:textId="6A26E6B3" w:rsidR="0046464C" w:rsidRPr="003D6548" w:rsidRDefault="0046464C" w:rsidP="0046464C">
            <w:pPr>
              <w:ind w:firstLine="0"/>
            </w:pPr>
            <w:r w:rsidRPr="003D6548">
              <w:t xml:space="preserve">POS-Tagging </w:t>
            </w:r>
          </w:p>
        </w:tc>
        <w:tc>
          <w:tcPr>
            <w:tcW w:w="6945" w:type="dxa"/>
          </w:tcPr>
          <w:p w14:paraId="3F1E0793" w14:textId="37DE3417" w:rsidR="0046464C" w:rsidRPr="003D6548" w:rsidRDefault="0046464C" w:rsidP="0046464C">
            <w:pPr>
              <w:ind w:firstLine="0"/>
            </w:pPr>
            <w:r w:rsidRPr="003D6548">
              <w:t xml:space="preserve">Part of Speech Tagging </w:t>
            </w:r>
          </w:p>
        </w:tc>
      </w:tr>
    </w:tbl>
    <w:p w14:paraId="5455EBAE" w14:textId="158773A2" w:rsidR="007D32DC" w:rsidRPr="003D65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3F1644B0" w:rsidR="00822131" w:rsidRPr="003D6548" w:rsidRDefault="003D2C3B" w:rsidP="00B85DF0">
      <w:pPr>
        <w:pStyle w:val="berschrift1"/>
      </w:pPr>
      <w:bookmarkStart w:id="12" w:name="_Toc78788152"/>
      <w:r w:rsidRPr="003D6548">
        <w:lastRenderedPageBreak/>
        <w:t>Introduction</w:t>
      </w:r>
      <w:bookmarkEnd w:id="9"/>
      <w:bookmarkEnd w:id="10"/>
      <w:bookmarkEnd w:id="12"/>
      <w:r w:rsidRPr="003D6548">
        <w:t xml:space="preserve"> </w:t>
      </w:r>
    </w:p>
    <w:p w14:paraId="5342EABA" w14:textId="1AFDF6B7" w:rsidR="00943D90" w:rsidRPr="003D6548" w:rsidRDefault="00943D90" w:rsidP="00B6631B">
      <w:pPr>
        <w:ind w:firstLine="424"/>
      </w:pPr>
      <w:bookmarkStart w:id="13" w:name="_Hlk77503247"/>
      <w:r w:rsidRPr="003D6548">
        <w:t>Excluding</w:t>
      </w:r>
      <w:r w:rsidR="00E11B65" w:rsidRPr="003D6548">
        <w:t xml:space="preserve"> </w:t>
      </w:r>
      <w:r w:rsidRPr="003D6548">
        <w:t>other</w:t>
      </w:r>
      <w:r w:rsidR="00822131" w:rsidRPr="003D6548">
        <w:t xml:space="preserve"> </w:t>
      </w:r>
      <w:r w:rsidR="00EF62C0" w:rsidRPr="003D6548">
        <w:t>modes</w:t>
      </w:r>
      <w:r w:rsidR="00822131" w:rsidRPr="003D6548">
        <w:t xml:space="preserve"> in which </w:t>
      </w:r>
      <w:r w:rsidRPr="003D6548">
        <w:t xml:space="preserve">human </w:t>
      </w:r>
      <w:r w:rsidR="00EF62C0" w:rsidRPr="003D6548">
        <w:t>communication</w:t>
      </w:r>
      <w:r w:rsidR="00822131" w:rsidRPr="003D6548">
        <w:t xml:space="preserve"> can be realized such as </w:t>
      </w:r>
      <w:r w:rsidRPr="003D6548">
        <w:t xml:space="preserve">via </w:t>
      </w:r>
      <w:r w:rsidR="00822131" w:rsidRPr="003D6548">
        <w:t xml:space="preserve">sign language, </w:t>
      </w:r>
      <w:r w:rsidR="00EF62C0" w:rsidRPr="003D6548">
        <w:t xml:space="preserve">body language, whistling, etc., </w:t>
      </w:r>
      <w:r w:rsidRPr="003D6548">
        <w:t xml:space="preserve">human </w:t>
      </w:r>
      <w:r w:rsidR="00822131" w:rsidRPr="003D6548">
        <w:t>languages</w:t>
      </w:r>
      <w:r w:rsidR="00EF62C0" w:rsidRPr="003D6548">
        <w:t xml:space="preserve"> are generally</w:t>
      </w:r>
      <w:r w:rsidR="00822131" w:rsidRPr="003D6548">
        <w:t xml:space="preserve"> expressed </w:t>
      </w:r>
      <w:r w:rsidR="00EF62C0" w:rsidRPr="003D6548">
        <w:t>using at least one of the two discourse types</w:t>
      </w:r>
      <w:r w:rsidR="00822131" w:rsidRPr="003D6548">
        <w:t xml:space="preserve">: oral </w:t>
      </w:r>
      <w:r w:rsidR="00EF62C0" w:rsidRPr="003D6548">
        <w:t>or</w:t>
      </w:r>
      <w:r w:rsidR="00822131" w:rsidRPr="003D6548">
        <w:t xml:space="preserve"> literate</w:t>
      </w:r>
      <w:r w:rsidR="00EF62C0" w:rsidRPr="003D6548">
        <w:t xml:space="preserve"> discourse</w:t>
      </w:r>
      <w:r w:rsidRPr="003D6548">
        <w:t xml:space="preserve"> </w:t>
      </w:r>
      <w:r w:rsidRPr="003D6548">
        <w:fldChar w:fldCharType="begin"/>
      </w:r>
      <w:r w:rsidR="00FE045F">
        <w:instrText xml:space="preserve"> ADDIN ZOTERO_ITEM CSL_CITATION {"citationID":"LhxRpkOE","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In the most </w:t>
      </w:r>
      <w:r w:rsidR="00B6631B" w:rsidRPr="003D6548">
        <w:t>literal</w:t>
      </w:r>
      <w:r w:rsidRPr="003D6548">
        <w:t xml:space="preserve"> sense, oral discourse can be understood as process </w:t>
      </w:r>
      <w:r w:rsidR="00B6631B" w:rsidRPr="003D6548">
        <w:t xml:space="preserve">that </w:t>
      </w:r>
      <w:r w:rsidRPr="003D6548">
        <w:t>employ</w:t>
      </w:r>
      <w:r w:rsidR="00B6631B" w:rsidRPr="003D6548">
        <w:t>s</w:t>
      </w:r>
      <w:r w:rsidRPr="003D6548">
        <w:t xml:space="preserve"> audible sounds to express meaning, whereas literate discourse is visual </w:t>
      </w:r>
      <w:r w:rsidR="00B6631B" w:rsidRPr="003D6548">
        <w:t>medium</w:t>
      </w:r>
      <w:r w:rsidRPr="003D6548">
        <w:t xml:space="preserve"> that is expressed through visible, written symbols </w:t>
      </w:r>
      <w:r w:rsidRPr="003D6548">
        <w:fldChar w:fldCharType="begin"/>
      </w:r>
      <w:r w:rsidR="00FE045F">
        <w:instrText xml:space="preserve"> ADDIN ZOTERO_ITEM CSL_CITATION {"citationID":"Pao2Sywz","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5FBC5786" w14:textId="1D8AF3CB" w:rsidR="00943D90" w:rsidRPr="003D6548" w:rsidRDefault="00B6631B" w:rsidP="00EF62C0">
      <w:pPr>
        <w:ind w:firstLine="424"/>
      </w:pPr>
      <w:r w:rsidRPr="003D6548">
        <w:t>Furthermore, despite the somewhat trivial natural of this discourse classification, these two domains do not represent a natural dichotomy, as one might automatically assume, but rather, they are two sectors of language that regularly overlap.</w:t>
      </w:r>
    </w:p>
    <w:p w14:paraId="6DA17597" w14:textId="1F00C390" w:rsidR="00EF62C0" w:rsidRPr="003D6548" w:rsidRDefault="00EF62C0" w:rsidP="003171C4">
      <w:pPr>
        <w:ind w:firstLine="424"/>
      </w:pPr>
      <w:r w:rsidRPr="003D6548">
        <w:t xml:space="preserve">Oral and literate discourse are often realized </w:t>
      </w:r>
      <w:r w:rsidR="004F3CCE" w:rsidRPr="003D6548">
        <w:t>by employing</w:t>
      </w:r>
      <w:r w:rsidRPr="003D6548">
        <w:t xml:space="preserve"> non-standard </w:t>
      </w:r>
      <w:r w:rsidR="004F3CCE" w:rsidRPr="003D6548">
        <w:t xml:space="preserve">language </w:t>
      </w:r>
      <w:r w:rsidRPr="003D6548">
        <w:t xml:space="preserve">and standard </w:t>
      </w:r>
      <w:r w:rsidR="00943D90" w:rsidRPr="003D6548">
        <w:t>language,</w:t>
      </w:r>
      <w:r w:rsidR="004F3CCE" w:rsidRPr="003D6548">
        <w:t xml:space="preserve"> respectively. In </w:t>
      </w:r>
      <w:r w:rsidR="00943D90" w:rsidRPr="003D6548">
        <w:t xml:space="preserve">the strictest sense, </w:t>
      </w:r>
      <w:r w:rsidR="00B6631B" w:rsidRPr="003D6548">
        <w:t xml:space="preserve">standard language is language which conforms to norms set forth by an official linguistic institution or work </w:t>
      </w:r>
      <w:r w:rsidR="003171C4" w:rsidRPr="003D6548">
        <w:t>e.g.,</w:t>
      </w:r>
      <w:r w:rsidR="00B6631B" w:rsidRPr="003D6548">
        <w:t xml:space="preserve"> Académie Française, </w:t>
      </w:r>
      <w:r w:rsidR="00B6631B" w:rsidRPr="003D6548">
        <w:rPr>
          <w:rStyle w:val="Hervorhebung"/>
          <w:rFonts w:eastAsia="Times"/>
          <w:iCs w:val="0"/>
        </w:rPr>
        <w:t>Real Academia</w:t>
      </w:r>
      <w:r w:rsidR="00B6631B" w:rsidRPr="003D6548">
        <w:rPr>
          <w:i/>
          <w:iCs/>
        </w:rPr>
        <w:t xml:space="preserve"> Española</w:t>
      </w:r>
      <w:r w:rsidR="00B6631B" w:rsidRPr="003D6548">
        <w:t>, Oxford  English Dictionary, Duden, etc. This contrasts with non-standard language which is not beholden to any norms whatsoever. It is therefore often characterized by the heavy usage of dialectal and vernacular speech</w:t>
      </w:r>
      <w:r w:rsidR="00943D90" w:rsidRPr="003D6548">
        <w:t xml:space="preserve"> </w:t>
      </w:r>
      <w:r w:rsidR="00B6631B" w:rsidRPr="003D6548">
        <w:fldChar w:fldCharType="begin"/>
      </w:r>
      <w:r w:rsidR="00FE045F">
        <w:instrText xml:space="preserve"> ADDIN ZOTERO_ITEM CSL_CITATION {"citationID":"awCJToY0","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rsidRPr="003D6548">
        <w:fldChar w:fldCharType="separate"/>
      </w:r>
      <w:r w:rsidR="00F4290B" w:rsidRPr="003D6548">
        <w:t xml:space="preserve">(Bader, </w:t>
      </w:r>
      <w:r w:rsidR="00DE1471" w:rsidRPr="003D6548">
        <w:t>2002</w:t>
      </w:r>
      <w:r w:rsidR="00F4290B" w:rsidRPr="003D6548">
        <w:t>)</w:t>
      </w:r>
      <w:r w:rsidR="00B6631B" w:rsidRPr="003D6548">
        <w:fldChar w:fldCharType="end"/>
      </w:r>
      <w:r w:rsidR="00B6631B" w:rsidRPr="003D6548">
        <w:t xml:space="preserve">.  </w:t>
      </w:r>
    </w:p>
    <w:p w14:paraId="0A4C4AD4" w14:textId="4C4A05FB" w:rsidR="00822131" w:rsidRPr="003D6548" w:rsidRDefault="00822131" w:rsidP="00E11B65">
      <w:pPr>
        <w:ind w:firstLine="424"/>
      </w:pPr>
      <w:r w:rsidRPr="003D6548">
        <w:t xml:space="preserve">  </w:t>
      </w:r>
      <w:r w:rsidR="003171C4" w:rsidRPr="003D6548">
        <w:t>With respect to  the aforementioned  definitions, d</w:t>
      </w:r>
      <w:r w:rsidRPr="003D6548">
        <w:t xml:space="preserve">ata </w:t>
      </w:r>
      <w:r w:rsidR="00E11B65" w:rsidRPr="003D6548">
        <w:t>that stem</w:t>
      </w:r>
      <w:r w:rsidR="000C2041" w:rsidRPr="003D6548">
        <w:t>s</w:t>
      </w:r>
      <w:r w:rsidR="00E11B65" w:rsidRPr="003D6548">
        <w:t xml:space="preserve"> </w:t>
      </w:r>
      <w:r w:rsidRPr="003D6548">
        <w:t>from scientific or professional sources such as newspapers, scientific journals,</w:t>
      </w:r>
      <w:r w:rsidR="00E11B65" w:rsidRPr="003D6548">
        <w:t xml:space="preserve"> political speeches</w:t>
      </w:r>
      <w:r w:rsidR="003171C4" w:rsidRPr="003D6548">
        <w:t>,</w:t>
      </w:r>
      <w:r w:rsidRPr="003D6548">
        <w:t xml:space="preserve"> etc. tend</w:t>
      </w:r>
      <w:r w:rsidR="000C2041" w:rsidRPr="003D6548">
        <w:t>s</w:t>
      </w:r>
      <w:r w:rsidRPr="003D6548">
        <w:t xml:space="preserve"> to exhibit </w:t>
      </w:r>
      <w:r w:rsidR="00E11B65" w:rsidRPr="003D6548">
        <w:t xml:space="preserve">a </w:t>
      </w:r>
      <w:r w:rsidRPr="003D6548">
        <w:t>style</w:t>
      </w:r>
      <w:r w:rsidR="00E11B65" w:rsidRPr="003D6548">
        <w:t xml:space="preserve"> that is more </w:t>
      </w:r>
      <w:r w:rsidR="003171C4" w:rsidRPr="003D6548">
        <w:t>akin to</w:t>
      </w:r>
      <w:r w:rsidR="00E11B65" w:rsidRPr="003D6548">
        <w:t xml:space="preserve"> literate discourse. This </w:t>
      </w:r>
      <w:r w:rsidR="00525ED7" w:rsidRPr="003D6548">
        <w:t>contrasts with</w:t>
      </w:r>
      <w:r w:rsidR="00E11B65" w:rsidRPr="003D6548">
        <w:t xml:space="preserve"> SMS, chat</w:t>
      </w:r>
      <w:r w:rsidR="00525ED7" w:rsidRPr="003D6548">
        <w:t xml:space="preserve"> messages</w:t>
      </w:r>
      <w:r w:rsidR="00E11B65" w:rsidRPr="003D6548">
        <w:t xml:space="preserve">, online </w:t>
      </w:r>
      <w:r w:rsidRPr="003D6548">
        <w:t>ad postings</w:t>
      </w:r>
      <w:r w:rsidR="00EF62C0" w:rsidRPr="003D6548">
        <w:t>, forum discourse,  etc.</w:t>
      </w:r>
      <w:r w:rsidRPr="003D6548">
        <w:t xml:space="preserve"> </w:t>
      </w:r>
      <w:r w:rsidR="00E11B65" w:rsidRPr="003D6548">
        <w:t xml:space="preserve">as they </w:t>
      </w:r>
      <w:r w:rsidRPr="003D6548">
        <w:t xml:space="preserve">generally exhibit a style that is more representative of oral discourse. </w:t>
      </w:r>
      <w:r w:rsidR="003171C4" w:rsidRPr="003D6548">
        <w:fldChar w:fldCharType="begin"/>
      </w:r>
      <w:r w:rsidR="00FE045F">
        <w:instrText xml:space="preserve"> ADDIN ZOTERO_ITEM CSL_CITATION {"citationID":"J8lol5mk","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rsidRPr="003D6548">
        <w:fldChar w:fldCharType="separate"/>
      </w:r>
      <w:r w:rsidR="00F4290B" w:rsidRPr="003D6548">
        <w:t xml:space="preserve">(Bader, </w:t>
      </w:r>
      <w:r w:rsidR="00DE1471" w:rsidRPr="003D6548">
        <w:t>2002</w:t>
      </w:r>
      <w:r w:rsidR="00F4290B" w:rsidRPr="003D6548">
        <w:t>)</w:t>
      </w:r>
      <w:r w:rsidR="003171C4" w:rsidRPr="003D6548">
        <w:fldChar w:fldCharType="end"/>
      </w:r>
      <w:r w:rsidR="003171C4" w:rsidRPr="003D6548">
        <w:t xml:space="preserve">.  </w:t>
      </w:r>
    </w:p>
    <w:p w14:paraId="1E783643" w14:textId="6AAEF4B8" w:rsidR="009A573C" w:rsidRPr="003D6548" w:rsidRDefault="003171C4" w:rsidP="003171C4">
      <w:pPr>
        <w:ind w:firstLine="424"/>
      </w:pPr>
      <w:r w:rsidRPr="003D6548">
        <w:t>It is however possible to discern to the two irrespective of the domain. However, t</w:t>
      </w:r>
      <w:r w:rsidR="00822131" w:rsidRPr="003D6548">
        <w:t xml:space="preserve">he underlying problem </w:t>
      </w:r>
      <w:r w:rsidR="00EF62C0" w:rsidRPr="003D6548">
        <w:t xml:space="preserve">in </w:t>
      </w:r>
      <w:r w:rsidR="00822131" w:rsidRPr="003D6548">
        <w:t xml:space="preserve">identifying an oral or a literate style within a text </w:t>
      </w:r>
      <w:r w:rsidR="00EF62C0" w:rsidRPr="003D6548">
        <w:t xml:space="preserve">is twofold. First, there is the </w:t>
      </w:r>
      <w:r w:rsidR="009A573C" w:rsidRPr="003D6548">
        <w:t>issue</w:t>
      </w:r>
      <w:r w:rsidR="00EF62C0" w:rsidRPr="003D6548">
        <w:t xml:space="preserve"> </w:t>
      </w:r>
      <w:r w:rsidR="000C2041" w:rsidRPr="003D6548">
        <w:t xml:space="preserve">that </w:t>
      </w:r>
      <w:r w:rsidRPr="003D6548">
        <w:t>written speech</w:t>
      </w:r>
      <w:r w:rsidR="00822131" w:rsidRPr="003D6548">
        <w:t xml:space="preserve"> inherently lack</w:t>
      </w:r>
      <w:r w:rsidRPr="003D6548">
        <w:t>s</w:t>
      </w:r>
      <w:r w:rsidR="00822131" w:rsidRPr="003D6548">
        <w:t xml:space="preserve"> </w:t>
      </w:r>
      <w:r w:rsidRPr="003D6548">
        <w:t>several</w:t>
      </w:r>
      <w:r w:rsidR="00822131" w:rsidRPr="003D6548">
        <w:t xml:space="preserve"> </w:t>
      </w:r>
      <w:r w:rsidR="009A573C" w:rsidRPr="003D6548">
        <w:t>paralinguistic cues</w:t>
      </w:r>
      <w:r w:rsidR="00822131" w:rsidRPr="003D6548">
        <w:t xml:space="preserve"> that are associated with spoken speech like intonation, prosody, speed, accent, </w:t>
      </w:r>
      <w:r w:rsidR="00525ED7" w:rsidRPr="003D6548">
        <w:t>and so on</w:t>
      </w:r>
      <w:r w:rsidRPr="003D6548">
        <w:t xml:space="preserve"> </w:t>
      </w:r>
      <w:r w:rsidRPr="003D6548">
        <w:fldChar w:fldCharType="begin"/>
      </w:r>
      <w:r w:rsidR="00FE045F">
        <w:instrText xml:space="preserve"> ADDIN ZOTERO_ITEM CSL_CITATION {"citationID":"igZFtER7","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00822131" w:rsidRPr="003D6548">
        <w:t>.</w:t>
      </w:r>
      <w:r w:rsidR="00525ED7" w:rsidRPr="003D6548">
        <w:t xml:space="preserve"> This </w:t>
      </w:r>
      <w:r w:rsidR="0038707C" w:rsidRPr="003D6548">
        <w:t xml:space="preserve">is </w:t>
      </w:r>
      <w:r w:rsidR="00525ED7" w:rsidRPr="003D6548">
        <w:t xml:space="preserve">further compounded by the fact that written speech can also represent language that </w:t>
      </w:r>
      <w:r w:rsidR="009A573C" w:rsidRPr="003D6548">
        <w:t xml:space="preserve">can realized be orally but is done so artificially. This paradigm applies to documents  such as presentations, speeches, sermons and  news reports. </w:t>
      </w:r>
    </w:p>
    <w:p w14:paraId="70E2D269" w14:textId="4D590E1E" w:rsidR="002E6F9C" w:rsidRPr="003D6548" w:rsidRDefault="002E6F9C" w:rsidP="002E6F9C">
      <w:r w:rsidRPr="003D6548">
        <w:lastRenderedPageBreak/>
        <w:t xml:space="preserve">One naïve solution to solving this problem would involve native speakers sentences by hand and classify according However, this approach is cumbersome and length. It  would  thus only be suitable if the corpus were reasonably small i.e., a couple dozen sentences at most.  Therefore, the most efficient way in solving this dilemma would have to involve </w:t>
      </w:r>
      <w:r w:rsidR="000C2041" w:rsidRPr="003D6548">
        <w:t>a method which allows for the automatic disambiguation of oral and literate discours</w:t>
      </w:r>
      <w:r w:rsidRPr="003D6548">
        <w:t xml:space="preserve">e. </w:t>
      </w:r>
    </w:p>
    <w:p w14:paraId="6C7F7DF2" w14:textId="23AA4FE1" w:rsidR="005C2C90" w:rsidRPr="003D6548" w:rsidRDefault="005C2C90" w:rsidP="005C2C90">
      <w:pPr>
        <w:ind w:firstLine="424"/>
      </w:pPr>
      <w:r w:rsidRPr="003D6548">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iki-discussions, eBay postings, and SMS chats.    </w:t>
      </w:r>
    </w:p>
    <w:p w14:paraId="400EE032" w14:textId="4CC055C9" w:rsidR="00E56E8A" w:rsidRPr="003D6548" w:rsidRDefault="002E6F9C" w:rsidP="002851B8">
      <w:pPr>
        <w:ind w:firstLine="424"/>
      </w:pPr>
      <w:r w:rsidRPr="003D6548">
        <w:t>A common method of disambiguation that I will employ involves the</w:t>
      </w:r>
      <w:r w:rsidR="00CD7D00" w:rsidRPr="003D6548">
        <w:t xml:space="preserve"> supervised</w:t>
      </w:r>
      <w:r w:rsidRPr="003D6548">
        <w:t xml:space="preserve"> usage of  a naïve bayes </w:t>
      </w:r>
      <w:r w:rsidR="00CD7D00" w:rsidRPr="003D6548">
        <w:t>classifier</w:t>
      </w:r>
      <w:r w:rsidRPr="003D6548">
        <w:t xml:space="preserve"> </w:t>
      </w:r>
      <w:r w:rsidR="00CD7D00" w:rsidRPr="003D6548">
        <w:t>with</w:t>
      </w:r>
      <w:r w:rsidRPr="003D6548">
        <w:t xml:space="preserve"> </w:t>
      </w:r>
      <w:r w:rsidR="00145AC9" w:rsidRPr="003D6548">
        <w:t xml:space="preserve">a </w:t>
      </w:r>
      <w:r w:rsidRPr="003D6548">
        <w:t>specific feature</w:t>
      </w:r>
      <w:r w:rsidR="00CD7D00" w:rsidRPr="003D6548">
        <w:t xml:space="preserve"> and classification</w:t>
      </w:r>
      <w:r w:rsidRPr="003D6548">
        <w:t xml:space="preserve"> sets</w:t>
      </w:r>
      <w:r w:rsidR="00BB1B4C" w:rsidRPr="003D6548">
        <w:t xml:space="preserve"> </w:t>
      </w:r>
      <w:r w:rsidR="00BB1B4C" w:rsidRPr="003D6548">
        <w:fldChar w:fldCharType="begin"/>
      </w:r>
      <w:r w:rsidR="00FE045F">
        <w:instrText xml:space="preserve"> ADDIN ZOTERO_ITEM CSL_CITATION {"citationID":"Cl4x6s9W","properties":{"formattedCitation":"(Jurafsky &amp; Martin, 2009)","plainCitation":"(Jurafsky &amp; Martin, 2009)","noteIndex":0},"citationItems":[{"id":"28c5EgQf/LYehFov5","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rsidRPr="003D6548">
        <w:fldChar w:fldCharType="separate"/>
      </w:r>
      <w:r w:rsidR="00BB1B4C" w:rsidRPr="003D6548">
        <w:t>(Jurafsky &amp; Martin, 2009)</w:t>
      </w:r>
      <w:r w:rsidR="00BB1B4C" w:rsidRPr="003D6548">
        <w:fldChar w:fldCharType="end"/>
      </w:r>
      <w:r w:rsidRPr="003D6548">
        <w:t xml:space="preserve">. </w:t>
      </w:r>
      <w:r w:rsidR="00CD7D00" w:rsidRPr="003D6548">
        <w:t xml:space="preserve"> </w:t>
      </w:r>
      <w:r w:rsidR="00145AC9" w:rsidRPr="003D6548">
        <w:t xml:space="preserve">First, </w:t>
      </w:r>
      <w:r w:rsidR="002635CC" w:rsidRPr="003D6548">
        <w:t xml:space="preserve">the feature sets </w:t>
      </w:r>
      <w:r w:rsidR="00822131" w:rsidRPr="003D6548">
        <w:t>which are</w:t>
      </w:r>
      <w:r w:rsidR="002635CC" w:rsidRPr="003D6548">
        <w:t xml:space="preserve"> to be</w:t>
      </w:r>
      <w:r w:rsidR="00822131" w:rsidRPr="003D6548">
        <w:t xml:space="preserve"> typical of the respective discourse style</w:t>
      </w:r>
      <w:r w:rsidRPr="003D6548">
        <w:t>s</w:t>
      </w:r>
      <w:r w:rsidR="00822131" w:rsidRPr="003D6548">
        <w:t xml:space="preserve"> and </w:t>
      </w:r>
      <w:r w:rsidR="00CD7D00" w:rsidRPr="003D6548">
        <w:t>how they</w:t>
      </w:r>
      <w:r w:rsidR="00822131" w:rsidRPr="003D6548">
        <w:t xml:space="preserve"> can occur in a written medium</w:t>
      </w:r>
      <w:r w:rsidR="00145AC9" w:rsidRPr="003D6548">
        <w:t xml:space="preserve"> must be identified. Then</w:t>
      </w:r>
      <w:r w:rsidR="00CD7D00" w:rsidRPr="003D6548">
        <w:t xml:space="preserve"> the</w:t>
      </w:r>
      <w:r w:rsidRPr="003D6548">
        <w:t xml:space="preserve"> naïve bayes</w:t>
      </w:r>
      <w:r w:rsidR="00145AC9" w:rsidRPr="003D6548">
        <w:t xml:space="preserve"> will be trained according to these features  </w:t>
      </w:r>
      <w:r w:rsidR="002635CC" w:rsidRPr="003D6548">
        <w:t>thereby allowing the classifier to determine</w:t>
      </w:r>
      <w:r w:rsidR="00CD7D00" w:rsidRPr="003D6548">
        <w:t xml:space="preserve"> to a</w:t>
      </w:r>
      <w:r w:rsidR="002635CC" w:rsidRPr="003D6548">
        <w:t xml:space="preserve"> relative</w:t>
      </w:r>
      <w:r w:rsidR="00CD7D00" w:rsidRPr="003D6548">
        <w:t xml:space="preserve"> degree of probability if a given text is representative of oral or literate discourse. </w:t>
      </w:r>
      <w:r w:rsidR="00E56E8A" w:rsidRPr="003D6548">
        <w:t xml:space="preserve"> </w:t>
      </w:r>
      <w:r w:rsidR="005C2C90" w:rsidRPr="003D6548">
        <w:t xml:space="preserve">The methodology as well as the results of  this process will be presented in </w:t>
      </w:r>
      <w:r w:rsidR="00E2712A" w:rsidRPr="003D6548">
        <w:t>detail</w:t>
      </w:r>
      <w:r w:rsidR="005C2C90" w:rsidRPr="003D6548">
        <w:t xml:space="preserve">  at the end of this face. </w:t>
      </w:r>
      <w:bookmarkEnd w:id="13"/>
    </w:p>
    <w:p w14:paraId="2A9DF16F" w14:textId="690F20F7" w:rsidR="00E2712A" w:rsidRPr="003D6548" w:rsidRDefault="003D2C3B" w:rsidP="00E2712A">
      <w:pPr>
        <w:pStyle w:val="berschrift1"/>
      </w:pPr>
      <w:bookmarkStart w:id="14" w:name="_Toc75691418"/>
      <w:bookmarkStart w:id="15" w:name="_Toc75691564"/>
      <w:bookmarkStart w:id="16" w:name="_Toc78788153"/>
      <w:r w:rsidRPr="003D6548">
        <w:t>Related Works</w:t>
      </w:r>
      <w:bookmarkEnd w:id="14"/>
      <w:bookmarkEnd w:id="15"/>
      <w:bookmarkEnd w:id="16"/>
      <w:r w:rsidRPr="003D6548">
        <w:t xml:space="preserve"> </w:t>
      </w:r>
    </w:p>
    <w:p w14:paraId="116041AF" w14:textId="2DA413B2" w:rsidR="00E2712A" w:rsidRPr="003D6548" w:rsidRDefault="00E2712A" w:rsidP="00F25CFA">
      <w:r w:rsidRPr="003D6548">
        <w:t xml:space="preserve">When examining the concept of oral and literate language within the discipline of computational linguistics, it is paramount to include </w:t>
      </w:r>
      <w:r w:rsidR="00F25CFA" w:rsidRPr="003D6548">
        <w:t xml:space="preserve">not only </w:t>
      </w:r>
      <w:r w:rsidRPr="003D6548">
        <w:t xml:space="preserve">the theoretical </w:t>
      </w:r>
      <w:r w:rsidR="00F25CFA" w:rsidRPr="003D6548">
        <w:t>aspect of the dynamic, but</w:t>
      </w:r>
      <w:r w:rsidRPr="003D6548">
        <w:t xml:space="preserve"> the computation</w:t>
      </w:r>
      <w:r w:rsidR="00F25CFA" w:rsidRPr="003D6548">
        <w:t xml:space="preserve">al one as well. </w:t>
      </w:r>
    </w:p>
    <w:p w14:paraId="7E91DF38" w14:textId="36D14680" w:rsidR="00BB68C5" w:rsidRPr="003D6548" w:rsidRDefault="004061E4" w:rsidP="00BB68C5">
      <w:pPr>
        <w:pStyle w:val="berschrift2"/>
      </w:pPr>
      <w:bookmarkStart w:id="17" w:name="_Toc78788154"/>
      <w:r w:rsidRPr="003D6548">
        <w:t xml:space="preserve">Theoretical </w:t>
      </w:r>
      <w:r w:rsidR="00A252F1" w:rsidRPr="003D6548">
        <w:t>L</w:t>
      </w:r>
      <w:r w:rsidRPr="003D6548">
        <w:t>inguistics</w:t>
      </w:r>
      <w:bookmarkEnd w:id="17"/>
      <w:r w:rsidRPr="003D6548">
        <w:t xml:space="preserve"> </w:t>
      </w:r>
    </w:p>
    <w:p w14:paraId="05DB3FCB" w14:textId="469D5B76" w:rsidR="00EC2480" w:rsidRPr="003D6548" w:rsidRDefault="00F25CFA" w:rsidP="00F921BE">
      <w:pPr>
        <w:ind w:firstLine="424"/>
      </w:pPr>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literate and oral discourse. They did this by providing a distinction between  the medial and the conceptual facets of </w:t>
      </w:r>
      <w:r w:rsidR="003B5D31" w:rsidRPr="003D6548">
        <w:t>language</w:t>
      </w:r>
      <w:r w:rsidR="00F86BC5" w:rsidRPr="003D6548">
        <w:t xml:space="preserve">. </w:t>
      </w:r>
      <w:r w:rsidR="003B5D31" w:rsidRPr="003D6548">
        <w:t xml:space="preserve"> </w:t>
      </w:r>
      <w:r w:rsidR="004F6F9E" w:rsidRPr="003D6548">
        <w:t xml:space="preserve">The medial aspect of the language refers to whether a given message is expressed in either a  graphic or a phonetic medium. </w:t>
      </w:r>
      <w:r w:rsidR="008B6353" w:rsidRPr="003D6548">
        <w:t xml:space="preserve"> </w:t>
      </w:r>
      <w:r w:rsidR="004F6F9E" w:rsidRPr="003D6548">
        <w:t xml:space="preserve">The conceptual aspect is then the either spoken or written. </w:t>
      </w:r>
      <w:r w:rsidR="00F921BE" w:rsidRPr="003D6548">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Pr="003D6548" w:rsidRDefault="00AD38AD" w:rsidP="00F921BE">
      <w:pPr>
        <w:ind w:firstLine="424"/>
      </w:pPr>
      <w:r w:rsidRPr="003D6548">
        <w:lastRenderedPageBreak/>
        <w:t xml:space="preserve">Another factor that plays a  role in identifying orality and literacy in a text is that of </w:t>
      </w:r>
      <w:r w:rsidRPr="003D6548">
        <w:rPr>
          <w:i/>
          <w:iCs/>
        </w:rPr>
        <w:t>Distanzsprache</w:t>
      </w:r>
      <w:r w:rsidRPr="003D6548">
        <w:t xml:space="preserve"> and </w:t>
      </w:r>
      <w:r w:rsidRPr="003D6548">
        <w:rPr>
          <w:i/>
          <w:iCs/>
        </w:rPr>
        <w:t>Nähesprache</w:t>
      </w:r>
      <w:r w:rsidR="00007165" w:rsidRPr="003D6548">
        <w:rPr>
          <w:rStyle w:val="Funotenzeichen"/>
          <w:i/>
          <w:iCs/>
        </w:rPr>
        <w:footnoteReference w:id="1"/>
      </w:r>
      <w:r w:rsidRPr="003D6548">
        <w:t xml:space="preserve">. </w:t>
      </w:r>
      <w:r w:rsidR="00DD6B8A" w:rsidRPr="003D6548">
        <w:t xml:space="preserve">Distanzsprache represents </w:t>
      </w:r>
      <w:r w:rsidR="00007165" w:rsidRPr="003D6548">
        <w:t>how removed  the speaker is mentally, conceptually and physically. On the other hand, Nähesprache depicts how close one is to any given situation. Situations  that are more of a personal</w:t>
      </w:r>
      <w:r w:rsidR="00AD6A3F" w:rsidRPr="003D6548">
        <w:t xml:space="preserve"> and physical</w:t>
      </w:r>
      <w:r w:rsidR="00007165" w:rsidRPr="003D6548">
        <w:t xml:space="preserve"> nature will often </w:t>
      </w:r>
      <w:r w:rsidR="00AD6A3F" w:rsidRPr="003D6548">
        <w:t xml:space="preserve">be assigned to  the category of Nähesprache. </w:t>
      </w:r>
    </w:p>
    <w:p w14:paraId="3B1FEF4A" w14:textId="3B083AFF" w:rsidR="00F25CFA" w:rsidRPr="003D6548" w:rsidRDefault="00E34327" w:rsidP="001B0E4C">
      <w:pPr>
        <w:ind w:firstLine="424"/>
      </w:pPr>
      <w:r w:rsidRPr="003D6548">
        <w:t xml:space="preserve">As the specific object language </w:t>
      </w:r>
      <w:r w:rsidR="002851B8" w:rsidRPr="003D6548">
        <w:t xml:space="preserve">in question </w:t>
      </w:r>
      <w:r w:rsidRPr="003D6548">
        <w:t xml:space="preserve">is French, there are French-specific elements that should be taken into and  will  be instrumental in determining </w:t>
      </w:r>
      <w:r w:rsidR="002851B8" w:rsidRPr="003D6548">
        <w:t xml:space="preserve">the necessary </w:t>
      </w:r>
      <w:r w:rsidR="005E14BE" w:rsidRPr="003D6548">
        <w:t>features. While Müller (1975) predates Koch and Oesterreicher (1985),</w:t>
      </w:r>
      <w:r w:rsidR="002851B8" w:rsidRPr="003D6548">
        <w:t xml:space="preserve"> the notion of orality and </w:t>
      </w:r>
      <w:r w:rsidR="00A4607D" w:rsidRPr="003D6548">
        <w:t>literacy</w:t>
      </w:r>
      <w:r w:rsidR="002851B8" w:rsidRPr="003D6548">
        <w:t xml:space="preserve">  was already known to </w:t>
      </w:r>
      <w:r w:rsidR="005E14BE" w:rsidRPr="003D6548">
        <w:t xml:space="preserve"> </w:t>
      </w:r>
      <w:r w:rsidR="002851B8" w:rsidRPr="003D6548">
        <w:t>Müller (1975) and</w:t>
      </w:r>
      <w:r w:rsidR="005E14BE" w:rsidRPr="003D6548">
        <w:t xml:space="preserve"> </w:t>
      </w:r>
      <w:r w:rsidR="002851B8" w:rsidRPr="003D6548">
        <w:t>refers</w:t>
      </w:r>
      <w:r w:rsidR="005E14BE" w:rsidRPr="003D6548">
        <w:t xml:space="preserve"> to them as </w:t>
      </w:r>
      <w:r w:rsidR="005E14BE" w:rsidRPr="003D6548">
        <w:rPr>
          <w:i/>
          <w:iCs/>
        </w:rPr>
        <w:t>français parlé</w:t>
      </w:r>
      <w:r w:rsidR="001B0E4C" w:rsidRPr="003D6548">
        <w:rPr>
          <w:i/>
          <w:iCs/>
        </w:rPr>
        <w:t>,</w:t>
      </w:r>
      <w:r w:rsidR="002851B8" w:rsidRPr="003D6548">
        <w:rPr>
          <w:i/>
          <w:iCs/>
        </w:rPr>
        <w:t xml:space="preserve"> </w:t>
      </w:r>
      <w:r w:rsidR="001B0E4C" w:rsidRPr="003D6548">
        <w:rPr>
          <w:i/>
          <w:iCs/>
        </w:rPr>
        <w:t xml:space="preserve">message oral, </w:t>
      </w:r>
      <w:r w:rsidR="002851B8" w:rsidRPr="003D6548">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  écrit</w:t>
      </w:r>
      <w:r w:rsidR="002851B8" w:rsidRPr="003D6548">
        <w:rPr>
          <w:i/>
          <w:iCs/>
        </w:rPr>
        <w:t>, message écrit, langue écrite, langage écrit</w:t>
      </w:r>
      <w:r w:rsidR="001B0E4C" w:rsidRPr="003D6548">
        <w:t xml:space="preserve"> respectively. </w:t>
      </w:r>
      <w:r w:rsidR="00AA6411" w:rsidRPr="003D6548">
        <w:t xml:space="preserve">Alongside other aspects,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A8EE8EC" w:rsidR="00697649" w:rsidRPr="003D6548" w:rsidRDefault="004061E4" w:rsidP="004061E4">
      <w:pPr>
        <w:pStyle w:val="berschrift2"/>
      </w:pPr>
      <w:bookmarkStart w:id="18" w:name="_Toc78788155"/>
      <w:r w:rsidRPr="003D6548">
        <w:t xml:space="preserve">Computational </w:t>
      </w:r>
      <w:r w:rsidR="00A252F1" w:rsidRPr="003D6548">
        <w:t>L</w:t>
      </w:r>
      <w:r w:rsidRPr="003D6548">
        <w:t>inguistics</w:t>
      </w:r>
      <w:bookmarkEnd w:id="18"/>
      <w:r w:rsidRPr="003D6548">
        <w:t xml:space="preserve"> </w:t>
      </w:r>
    </w:p>
    <w:p w14:paraId="21E1CD29" w14:textId="77777777" w:rsidR="00BD63D4" w:rsidRPr="003D6548" w:rsidRDefault="00697649" w:rsidP="00BD63D4">
      <w:r w:rsidRPr="003D6548">
        <w:t>Using a naïve bayes classifier for text classification purposes is on itself not a new process.  However, what is new and has been seldom done is using it to identify oral and  literate nature of a give text. Ortmann and Dipper (2019) asses the ideas as proposed by Koch and Oesterreicher</w:t>
      </w:r>
      <w:r w:rsidR="004348C3" w:rsidRPr="003D6548">
        <w:t>(1985) to</w:t>
      </w:r>
      <w:r w:rsidR="00C07A06" w:rsidRPr="003D6548">
        <w:t xml:space="preserve"> be able to</w:t>
      </w:r>
      <w:r w:rsidR="004348C3" w:rsidRPr="003D6548">
        <w:t xml:space="preserve"> automatically identify literate and oral discourse in modern German texts.</w:t>
      </w:r>
      <w:r w:rsidR="00340456" w:rsidRPr="003D6548">
        <w:t xml:space="preserve"> </w:t>
      </w:r>
    </w:p>
    <w:p w14:paraId="0FC72588" w14:textId="1D09F3FC" w:rsidR="00E34327" w:rsidRPr="003D6548" w:rsidRDefault="004348C3" w:rsidP="00BD63D4">
      <w:pPr>
        <w:ind w:firstLine="424"/>
      </w:pPr>
      <w:r w:rsidRPr="003D6548">
        <w:t xml:space="preserve">Ortmann and Dipper (2020) also applied the same  methodology, also referencing Koch and Oesterreicher (1985), to </w:t>
      </w:r>
      <w:r w:rsidR="00340456" w:rsidRPr="003D6548">
        <w:t>assess</w:t>
      </w:r>
      <w:r w:rsidRPr="003D6548">
        <w:t xml:space="preserve"> the oral and litera</w:t>
      </w:r>
      <w:r w:rsidR="00340456" w:rsidRPr="003D6548">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Pr="003D6548" w:rsidRDefault="00E34327" w:rsidP="00E34327">
      <w:pPr>
        <w:ind w:firstLine="424"/>
      </w:pPr>
      <w:r w:rsidRPr="003D6548">
        <w:t xml:space="preserve">To </w:t>
      </w:r>
      <w:r w:rsidR="00C07A06" w:rsidRPr="003D6548">
        <w:t xml:space="preserve">better </w:t>
      </w:r>
      <w:r w:rsidRPr="003D6548">
        <w:t>identify literacy and orality in a text</w:t>
      </w:r>
      <w:r w:rsidR="00C07A06" w:rsidRPr="003D6548">
        <w:t xml:space="preserve"> Ortmann and Dipper (2019)</w:t>
      </w:r>
      <w:r w:rsidRPr="003D6548">
        <w:t xml:space="preserve">, </w:t>
      </w:r>
      <w:r w:rsidR="00C07A06" w:rsidRPr="003D6548">
        <w:t>drew from</w:t>
      </w:r>
      <w:r w:rsidRPr="003D6548">
        <w:t xml:space="preserve"> Bader (2002) and Rehm (2001) </w:t>
      </w:r>
      <w:r w:rsidR="00C07A06" w:rsidRPr="003D6548">
        <w:t xml:space="preserve">who </w:t>
      </w:r>
      <w:r w:rsidRPr="003D6548">
        <w:t xml:space="preserve">both provide such criteria, albeit from slightly different angels. </w:t>
      </w:r>
      <w:r w:rsidR="00C07A06" w:rsidRPr="003D6548">
        <w:t xml:space="preserve"> Bader (2002) provides a rounded</w:t>
      </w:r>
      <w:r w:rsidR="004D04FD" w:rsidRPr="003D6548">
        <w:t>, general</w:t>
      </w:r>
      <w:r w:rsidR="00C07A06" w:rsidRPr="003D6548">
        <w:t xml:space="preserve"> approach to properly assess orality and literacy in texts in the same vein  as </w:t>
      </w:r>
      <w:r w:rsidR="004D04FD" w:rsidRPr="003D6548">
        <w:t>Müller (1975). Bader (2002)</w:t>
      </w:r>
      <w:r w:rsidR="00E14CC8" w:rsidRPr="003D6548">
        <w:t xml:space="preserve"> applies the analyses to digital communication </w:t>
      </w:r>
      <w:proofErr w:type="gramStart"/>
      <w:r w:rsidR="00E14CC8" w:rsidRPr="003D6548">
        <w:t>e.g.</w:t>
      </w:r>
      <w:proofErr w:type="gramEnd"/>
      <w:r w:rsidR="00E14CC8" w:rsidRPr="003D6548">
        <w:t xml:space="preserve"> e-mail, </w:t>
      </w:r>
      <w:r w:rsidR="00E14CC8" w:rsidRPr="003D6548">
        <w:lastRenderedPageBreak/>
        <w:t xml:space="preserve">chat, newsgroups, etc., while also providing features to identify the precise nature of  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w:t>
      </w:r>
      <w:proofErr w:type="gramStart"/>
      <w:r w:rsidR="007B1367" w:rsidRPr="003D6548">
        <w:t>e.g.</w:t>
      </w:r>
      <w:proofErr w:type="gramEnd"/>
      <w:r w:rsidR="007B1367" w:rsidRPr="003D6548">
        <w:t xml:space="preserve"> e-mail, chat data, websites, etc. </w:t>
      </w:r>
    </w:p>
    <w:p w14:paraId="1330923A" w14:textId="6A527C9C" w:rsidR="00697649" w:rsidRPr="003D6548" w:rsidRDefault="007B1367" w:rsidP="00C46A48">
      <w:pPr>
        <w:ind w:firstLine="424"/>
      </w:pPr>
      <w:r w:rsidRPr="003D6548">
        <w:t>The internet is an everchanging dimension and one could therefore rightfully question the validity of using such articles from nearly two decades ago. However, d</w:t>
      </w:r>
      <w:r w:rsidR="00E14CC8" w:rsidRPr="003D6548">
        <w:t xml:space="preserve">espite </w:t>
      </w:r>
      <w:r w:rsidRPr="003D6548">
        <w:t>both articles having been published at the turn of the 21</w:t>
      </w:r>
      <w:r w:rsidRPr="003D6548">
        <w:rPr>
          <w:vertAlign w:val="superscript"/>
        </w:rPr>
        <w:t>st</w:t>
      </w:r>
      <w:r w:rsidRPr="003D6548">
        <w:t xml:space="preserve"> century, where the internet and digital communication were still in their infancy, both works comment and detail phenomena that are still relevant to modern internet communication. </w:t>
      </w:r>
    </w:p>
    <w:p w14:paraId="79835425" w14:textId="77777777" w:rsidR="00C46A48" w:rsidRPr="003D6548" w:rsidRDefault="00C46A48" w:rsidP="00C46A48">
      <w:pPr>
        <w:ind w:firstLine="424"/>
      </w:pPr>
    </w:p>
    <w:p w14:paraId="4EC5EFF6" w14:textId="25E58ED2" w:rsidR="00CF5FAD" w:rsidRPr="003D6548" w:rsidRDefault="00CF5FAD" w:rsidP="007B6FEE">
      <w:pPr>
        <w:pStyle w:val="berschrift1"/>
      </w:pPr>
      <w:bookmarkStart w:id="19" w:name="_Toc78788156"/>
      <w:r w:rsidRPr="003D6548">
        <w:t>General Features of Language and Discourse</w:t>
      </w:r>
      <w:bookmarkEnd w:id="19"/>
    </w:p>
    <w:p w14:paraId="0760BF79" w14:textId="14941960" w:rsidR="003B5D31" w:rsidRPr="003D6548" w:rsidRDefault="00CF5FAD" w:rsidP="00CF5FAD">
      <w:pPr>
        <w:pStyle w:val="berschrift2"/>
      </w:pPr>
      <w:bookmarkStart w:id="20" w:name="_Toc78788157"/>
      <w:r w:rsidRPr="003D6548">
        <w:t>Language</w:t>
      </w:r>
      <w:r w:rsidR="00F63A04" w:rsidRPr="003D6548">
        <w:t>: Parole, Langue and Communication</w:t>
      </w:r>
      <w:bookmarkEnd w:id="20"/>
      <w:r w:rsidR="00F63A04" w:rsidRPr="003D6548">
        <w:t xml:space="preserve"> </w:t>
      </w:r>
    </w:p>
    <w:p w14:paraId="69C3ACFE" w14:textId="43FE36BF" w:rsidR="005D379A" w:rsidRPr="003D6548" w:rsidRDefault="005D379A" w:rsidP="005D379A">
      <w:pPr>
        <w:ind w:firstLine="0"/>
      </w:pPr>
      <w:r w:rsidRPr="003D6548">
        <w:t xml:space="preserve">A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Language, is first and foremost, the production of audible sounds i.e., speech or written symbols i.e., letters, characters, etc. </w:t>
      </w:r>
      <w:r w:rsidRPr="003D6548">
        <w:fldChar w:fldCharType="begin"/>
      </w:r>
      <w:r w:rsidR="00FE045F">
        <w:instrText xml:space="preserve"> ADDIN ZOTERO_ITEM CSL_CITATION {"citationID":"6kp5dC08","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657FBBB3" w14:textId="65D1AF5F" w:rsidR="00197449" w:rsidRPr="003D6548" w:rsidRDefault="00187042" w:rsidP="005D379A">
      <w:pPr>
        <w:ind w:firstLine="424"/>
      </w:pPr>
      <w:r w:rsidRPr="003D6548">
        <w:t xml:space="preserve">It is tempting to analyze and define language by contrasting it </w:t>
      </w:r>
      <w:r w:rsidR="00197449" w:rsidRPr="003D6548">
        <w:t xml:space="preserve">with the concept of </w:t>
      </w:r>
      <w:r w:rsidRPr="003D6548">
        <w:t xml:space="preserve">dialects. While this can be done, the goal here is to provide a general definition of what exactly is meant by language as a construct. </w:t>
      </w:r>
      <w:r w:rsidR="00197449" w:rsidRPr="003D6548">
        <w:t>Furthermore, t</w:t>
      </w:r>
      <w:r w:rsidR="002C7769" w:rsidRPr="003D6548">
        <w:t>o preserve the dichotomy of written versus spoken, l</w:t>
      </w:r>
      <w:r w:rsidRPr="003D6548">
        <w:t>anguage</w:t>
      </w:r>
      <w:r w:rsidR="002C7769" w:rsidRPr="003D6548">
        <w:t xml:space="preserve"> here will be treated as being confined to these two dimensions. </w:t>
      </w:r>
    </w:p>
    <w:p w14:paraId="302786D0" w14:textId="058043AE" w:rsidR="007B4792" w:rsidRPr="003D6548" w:rsidRDefault="000E7AC7" w:rsidP="007B4792">
      <w:pPr>
        <w:ind w:firstLine="424"/>
      </w:pPr>
      <w:r w:rsidRPr="003D6548">
        <w:t xml:space="preserve">De </w:t>
      </w:r>
      <w:r w:rsidR="007B4792" w:rsidRPr="003D6548">
        <w:t>Saussure</w:t>
      </w:r>
      <w:r w:rsidRPr="003D6548">
        <w:t xml:space="preserve"> makes the distinction of </w:t>
      </w:r>
      <w:r w:rsidRPr="003D6548">
        <w:rPr>
          <w:i/>
          <w:iCs/>
        </w:rPr>
        <w:t>Parole</w:t>
      </w:r>
      <w:r w:rsidRPr="003D6548">
        <w:t xml:space="preserve"> </w:t>
      </w:r>
      <w:r w:rsidR="007B4792" w:rsidRPr="003D6548">
        <w:t>versus</w:t>
      </w:r>
      <w:r w:rsidRPr="003D6548">
        <w:t xml:space="preserve"> </w:t>
      </w:r>
      <w:r w:rsidRPr="003D6548">
        <w:rPr>
          <w:i/>
          <w:iCs/>
        </w:rPr>
        <w:t>Langue</w:t>
      </w:r>
      <w:r w:rsidRPr="003D6548">
        <w:t xml:space="preserve">. Parole being the </w:t>
      </w:r>
      <w:r w:rsidR="007B4792" w:rsidRPr="003D6548">
        <w:t xml:space="preserve">actual realization of language system. Langue being the virtual construct of a given language that could be realized by a speaker of said 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w:t>
      </w:r>
    </w:p>
    <w:p w14:paraId="11E66C8E" w14:textId="7C82212E"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Should they have the same function, then it would be necessary to refer to them as variants of one another.   </w:t>
      </w:r>
    </w:p>
    <w:p w14:paraId="0C4E088A" w14:textId="413A24D1" w:rsidR="00D84B85" w:rsidRPr="003D6548"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 xml:space="preserve">. </w:t>
      </w:r>
      <w:r w:rsidRPr="003D6548">
        <w:t xml:space="preserve"> </w:t>
      </w:r>
      <w:r w:rsidR="00B21390" w:rsidRPr="003D6548">
        <w:t xml:space="preserve">There exist </w:t>
      </w:r>
      <w:r w:rsidR="00497280" w:rsidRPr="003D6548">
        <w:t xml:space="preserve">at least </w:t>
      </w:r>
      <w:r w:rsidR="00B21390" w:rsidRPr="003D6548">
        <w:t xml:space="preserve">two main models Jakob and </w:t>
      </w:r>
      <w:proofErr w:type="spellStart"/>
      <w:r w:rsidR="00B21390" w:rsidRPr="003D6548">
        <w:t>Bühler</w:t>
      </w:r>
      <w:proofErr w:type="spellEnd"/>
      <w:r w:rsidR="00497280" w:rsidRPr="003D6548">
        <w:t xml:space="preserve"> for explaining the </w:t>
      </w:r>
      <w:r w:rsidR="00497280" w:rsidRPr="003D6548">
        <w:lastRenderedPageBreak/>
        <w:t>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p w14:paraId="6FF807EB" w14:textId="2CC6720F" w:rsidR="002A357F" w:rsidRPr="003D6548" w:rsidRDefault="00A11E40" w:rsidP="00A11E40">
      <w:pPr>
        <w:ind w:firstLine="424"/>
        <w:jc w:val="center"/>
      </w:pPr>
      <w:r w:rsidRPr="003D6548">
        <w:rPr>
          <w:noProof/>
        </w:rPr>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1022AAC9" w14:textId="1B396E09" w:rsidR="002A357F" w:rsidRPr="003D6548" w:rsidRDefault="002A357F" w:rsidP="005373F1">
      <w:pPr>
        <w:ind w:firstLine="424"/>
        <w:jc w:val="center"/>
      </w:pPr>
      <w:proofErr w:type="spellStart"/>
      <w:r w:rsidRPr="003D6548">
        <w:t>Bühler</w:t>
      </w:r>
      <w:proofErr w:type="spellEnd"/>
      <w:r w:rsidRPr="003D6548">
        <w:t xml:space="preserve"> Organ-Modell </w:t>
      </w:r>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1F79F6BF" w14:textId="240BC1FF" w:rsidR="000F1717" w:rsidRPr="003D6548" w:rsidRDefault="00510312" w:rsidP="00EB02A6">
      <w:pPr>
        <w:ind w:firstLine="424"/>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 </w:t>
      </w:r>
      <w:r w:rsidR="000F1717" w:rsidRPr="003D6548">
        <w:t xml:space="preserve"> Every communication process consists of three essential parts: </w:t>
      </w:r>
      <w:r w:rsidR="000F1717" w:rsidRPr="003D6548">
        <w:rPr>
          <w:i/>
          <w:iCs/>
        </w:rPr>
        <w:t>Sender</w:t>
      </w:r>
      <w:r w:rsidR="000F1717" w:rsidRPr="003D6548">
        <w:t xml:space="preserve">, </w:t>
      </w:r>
      <w:proofErr w:type="spellStart"/>
      <w:r w:rsidR="000F1717" w:rsidRPr="003D6548">
        <w:rPr>
          <w:i/>
          <w:iCs/>
        </w:rPr>
        <w:t>Empfänger</w:t>
      </w:r>
      <w:proofErr w:type="spellEnd"/>
      <w:r w:rsidR="000F1717" w:rsidRPr="003D6548">
        <w:t xml:space="preserve"> and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w:t>
      </w:r>
      <w:r w:rsidRPr="003D6548">
        <w:rPr>
          <w:i/>
          <w:iCs/>
        </w:rPr>
        <w:t>Sender</w:t>
      </w:r>
      <w:r w:rsidRPr="003D6548">
        <w:t xml:space="preserve"> is the speaker, with </w:t>
      </w:r>
      <w:proofErr w:type="spellStart"/>
      <w:r w:rsidRPr="003D6548">
        <w:rPr>
          <w:i/>
          <w:iCs/>
        </w:rPr>
        <w:t>Empfänger</w:t>
      </w:r>
      <w:proofErr w:type="spellEnd"/>
      <w:r w:rsidRPr="003D6548">
        <w:t xml:space="preserve"> being the listener.</w:t>
      </w:r>
      <w:r w:rsidR="000F1717" w:rsidRPr="003D6548">
        <w:t xml:space="preserve">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are the messages being transmitted. All three of these are connected through Z which represents the language i.e., </w:t>
      </w:r>
      <w:r w:rsidR="000F1717" w:rsidRPr="003D6548">
        <w:rPr>
          <w:i/>
          <w:iCs/>
        </w:rPr>
        <w:t xml:space="preserve">das </w:t>
      </w:r>
      <w:proofErr w:type="spellStart"/>
      <w:r w:rsidR="008C6A40" w:rsidRPr="003D6548">
        <w:rPr>
          <w:i/>
          <w:iCs/>
        </w:rPr>
        <w:t>s</w:t>
      </w:r>
      <w:r w:rsidR="000F1717" w:rsidRPr="003D6548">
        <w:rPr>
          <w:i/>
          <w:iCs/>
        </w:rPr>
        <w:t>prachliche</w:t>
      </w:r>
      <w:r w:rsidR="008C6A40" w:rsidRPr="003D6548">
        <w:rPr>
          <w:i/>
          <w:iCs/>
        </w:rPr>
        <w:t>s</w:t>
      </w:r>
      <w:proofErr w:type="spellEnd"/>
      <w:r w:rsidR="000F1717" w:rsidRPr="003D6548">
        <w:rPr>
          <w:i/>
          <w:iCs/>
        </w:rPr>
        <w:t xml:space="preserve"> </w:t>
      </w:r>
      <w:proofErr w:type="spellStart"/>
      <w:r w:rsidR="000F1717" w:rsidRPr="003D6548">
        <w:rPr>
          <w:i/>
          <w:iCs/>
        </w:rPr>
        <w:t>Zeichen</w:t>
      </w:r>
      <w:proofErr w:type="spellEnd"/>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0330D7BC" w:rsidR="00510312" w:rsidRPr="003D6548" w:rsidRDefault="008C6A40" w:rsidP="00224DC9">
      <w:pPr>
        <w:ind w:firstLine="424"/>
      </w:pPr>
      <w:r w:rsidRPr="003D6548">
        <w:t xml:space="preserve">The </w:t>
      </w:r>
      <w:proofErr w:type="spellStart"/>
      <w:r w:rsidRPr="003D6548">
        <w:t>sprachliches</w:t>
      </w:r>
      <w:proofErr w:type="spellEnd"/>
      <w:r w:rsidRPr="003D6548">
        <w:t xml:space="preserve"> </w:t>
      </w:r>
      <w:proofErr w:type="spellStart"/>
      <w:r w:rsidRPr="003D6548">
        <w:t>Zeichen</w:t>
      </w:r>
      <w:proofErr w:type="spellEnd"/>
      <w:r w:rsidRPr="003D6548">
        <w:t xml:space="preserve"> </w:t>
      </w:r>
      <w:r w:rsidR="00B71DF4" w:rsidRPr="003D6548">
        <w:t xml:space="preserve">is simply what every is transmitted via language. It has three main functions:  </w:t>
      </w:r>
      <w:proofErr w:type="spellStart"/>
      <w:r w:rsidR="00510312" w:rsidRPr="003D6548">
        <w:t>Ausdruck</w:t>
      </w:r>
      <w:proofErr w:type="spellEnd"/>
      <w:r w:rsidR="00510312" w:rsidRPr="003D6548">
        <w:t xml:space="preserve">, </w:t>
      </w:r>
      <w:proofErr w:type="spellStart"/>
      <w:r w:rsidR="00510312" w:rsidRPr="003D6548">
        <w:t>Darstellung</w:t>
      </w:r>
      <w:proofErr w:type="spellEnd"/>
      <w:r w:rsidR="00510312" w:rsidRPr="003D6548">
        <w:t>, Appel</w:t>
      </w:r>
      <w:r w:rsidR="00BB45D0" w:rsidRPr="003D6548">
        <w:t xml:space="preserve">. The </w:t>
      </w:r>
      <w:proofErr w:type="spellStart"/>
      <w:r w:rsidR="00BB45D0" w:rsidRPr="003D6548">
        <w:t>Ausdruck</w:t>
      </w:r>
      <w:proofErr w:type="spellEnd"/>
      <w:r w:rsidR="00BB45D0" w:rsidRPr="003D6548">
        <w:t xml:space="preserve"> expresses the opinions  and feelings of the speaker. These are the symptoms of the </w:t>
      </w:r>
      <w:proofErr w:type="spellStart"/>
      <w:r w:rsidR="00BB45D0" w:rsidRPr="003D6548">
        <w:t>sprachliches</w:t>
      </w:r>
      <w:proofErr w:type="spellEnd"/>
      <w:r w:rsidR="00BB45D0" w:rsidRPr="003D6548">
        <w:t xml:space="preserve"> </w:t>
      </w:r>
      <w:proofErr w:type="spellStart"/>
      <w:r w:rsidR="00BB45D0" w:rsidRPr="003D6548">
        <w:t>Zeichen</w:t>
      </w:r>
      <w:proofErr w:type="spellEnd"/>
      <w:r w:rsidR="00BB45D0" w:rsidRPr="003D6548">
        <w:t xml:space="preserve">.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 xml:space="preserve">The </w:t>
      </w:r>
      <w:proofErr w:type="spellStart"/>
      <w:r w:rsidR="00BB45D0" w:rsidRPr="003D6548">
        <w:t>Darstellung</w:t>
      </w:r>
      <w:proofErr w:type="spellEnd"/>
      <w:r w:rsidR="00BB45D0" w:rsidRPr="003D6548">
        <w:t xml:space="preserve"> is the symbol for the information</w:t>
      </w:r>
      <w:r w:rsidR="007C482F" w:rsidRPr="003D6548">
        <w:t xml:space="preserve">. The Appel has the function of eliciting a desired response from the listener that is in line with the the </w:t>
      </w:r>
      <w:proofErr w:type="spellStart"/>
      <w:r w:rsidR="007C482F" w:rsidRPr="003D6548">
        <w:t>sprachliches</w:t>
      </w:r>
      <w:proofErr w:type="spellEnd"/>
      <w:r w:rsidR="007C482F" w:rsidRPr="003D6548">
        <w:t xml:space="preserve"> </w:t>
      </w:r>
      <w:proofErr w:type="spellStart"/>
      <w:r w:rsidR="007C482F" w:rsidRPr="003D6548">
        <w:t>Zeichen</w:t>
      </w:r>
      <w:proofErr w:type="spellEnd"/>
      <w:r w:rsidR="007C482F" w:rsidRPr="003D6548">
        <w:t>.</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1659A19B" w14:textId="5B83E356" w:rsidR="00ED05A4" w:rsidRPr="003D6548" w:rsidRDefault="00837D06" w:rsidP="005373F1">
      <w:pPr>
        <w:ind w:firstLine="424"/>
      </w:pPr>
      <w:r w:rsidRPr="003D6548">
        <w:t>On a closing note, one of the most prominent features of human language</w:t>
      </w:r>
      <w:r w:rsidR="00197449" w:rsidRPr="003D6548">
        <w:t xml:space="preserve">, </w:t>
      </w:r>
      <w:r w:rsidRPr="003D6548">
        <w:t xml:space="preserve">is that it </w:t>
      </w:r>
      <w:r w:rsidR="00197449" w:rsidRPr="003D6548">
        <w:t xml:space="preserve"> 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FE045F">
        <w:instrText xml:space="preserve"> ADDIN ZOTERO_ITEM CSL_CITATION {"citationID":"Gu0hjd4B","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ED05A4" w:rsidRPr="003D6548">
        <w:t xml:space="preserve">  </w:t>
      </w:r>
    </w:p>
    <w:p w14:paraId="3032F382" w14:textId="0307E2D7" w:rsidR="00187042" w:rsidRPr="003D6548" w:rsidRDefault="00ED05A4" w:rsidP="005373F1">
      <w:pPr>
        <w:ind w:firstLine="424"/>
      </w:pPr>
      <w:r w:rsidRPr="003D6548">
        <w:t xml:space="preserve"> </w:t>
      </w:r>
    </w:p>
    <w:p w14:paraId="38791027" w14:textId="1F410D44" w:rsidR="00187042" w:rsidRPr="003D6548" w:rsidRDefault="00FC6406" w:rsidP="00187042">
      <w:pPr>
        <w:pStyle w:val="berschrift2"/>
        <w:rPr>
          <w:szCs w:val="24"/>
        </w:rPr>
      </w:pPr>
      <w:bookmarkStart w:id="21" w:name="_Toc78788158"/>
      <w:r w:rsidRPr="003D6548">
        <w:rPr>
          <w:szCs w:val="24"/>
        </w:rPr>
        <w:lastRenderedPageBreak/>
        <w:t xml:space="preserve">General </w:t>
      </w:r>
      <w:r w:rsidR="008E4555" w:rsidRPr="003D6548">
        <w:rPr>
          <w:szCs w:val="24"/>
        </w:rPr>
        <w:t>Features of Orality as a Medium</w:t>
      </w:r>
      <w:bookmarkEnd w:id="21"/>
      <w:r w:rsidR="00187042" w:rsidRPr="003D6548">
        <w:rPr>
          <w:szCs w:val="24"/>
        </w:rPr>
        <w:t xml:space="preserve"> </w:t>
      </w:r>
    </w:p>
    <w:p w14:paraId="2307EA8E" w14:textId="04D99FC1" w:rsidR="005B3FBE" w:rsidRPr="003D6548" w:rsidRDefault="004D64BD" w:rsidP="00187042">
      <w:r w:rsidRPr="003D6548">
        <w:t>Oral</w:t>
      </w:r>
      <w:r w:rsidR="00187042" w:rsidRPr="003D6548">
        <w:t xml:space="preserve"> speech in the most simplest can be understood as the phonetic expression of thought </w:t>
      </w:r>
      <w:r w:rsidR="00187042" w:rsidRPr="003D6548">
        <w:fldChar w:fldCharType="begin"/>
      </w:r>
      <w:r w:rsidR="00FE045F">
        <w:instrText xml:space="preserve"> ADDIN ZOTERO_ITEM CSL_CITATION {"citationID":"3XYnQAf7","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 xml:space="preserve">. </w:t>
      </w:r>
      <w:r w:rsidR="005B1032" w:rsidRPr="003D6548">
        <w:t xml:space="preserve"> Due to the nature of orality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  the feature that is the most prominent and the one that has been  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413C6AEE" w:rsidR="00187042" w:rsidRPr="003D6548" w:rsidRDefault="009C7CD0" w:rsidP="009C7CD0">
      <w:pPr>
        <w:ind w:firstLine="424"/>
      </w:pPr>
      <w:r w:rsidRPr="003D6548">
        <w:t xml:space="preserve">Furthermore, </w:t>
      </w:r>
      <w:r w:rsidR="00AC31DD" w:rsidRPr="003D6548">
        <w:t>s</w:t>
      </w:r>
      <w:r w:rsidR="00187042" w:rsidRPr="003D6548">
        <w:t>peaking is a spontaneous process that is directly coupled with the transience</w:t>
      </w:r>
      <w:r w:rsidR="00060378" w:rsidRPr="003D6548">
        <w:t xml:space="preserve"> </w:t>
      </w:r>
      <w:r w:rsidR="00187042" w:rsidRPr="003D6548">
        <w:fldChar w:fldCharType="begin"/>
      </w:r>
      <w:r w:rsidR="00FE045F">
        <w:instrText xml:space="preserve"> ADDIN ZOTERO_ITEM CSL_CITATION {"citationID":"qqi5cp8C","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 xml:space="preserve">This real-time process prevents spoken  language from becoming overly complex as it would  overload the listener’s ability to ascertain the meaning from the message </w:t>
      </w:r>
      <w:r w:rsidR="00187042" w:rsidRPr="003D6548">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The working memory of the speaker is also the reason as  to why the information density in spoken speech is relatively low. </w:t>
      </w:r>
    </w:p>
    <w:p w14:paraId="52D0C223" w14:textId="7F4C7A1D" w:rsidR="00187042" w:rsidRPr="003D6548" w:rsidRDefault="005B1032" w:rsidP="00577BFB">
      <w:r w:rsidRPr="003D6548">
        <w:t xml:space="preserve"> </w:t>
      </w:r>
      <w:r w:rsidR="00AC31DD" w:rsidRPr="003D6548">
        <w:tab/>
        <w:t xml:space="preserve">The fact that speech is spontaneous and  directly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 xml:space="preserve">.  This is  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7F1351CC" w14:textId="23DADB9E" w:rsidR="008E4555" w:rsidRPr="003D6548" w:rsidRDefault="00FC6406" w:rsidP="008E4555">
      <w:pPr>
        <w:pStyle w:val="berschrift2"/>
        <w:numPr>
          <w:ilvl w:val="1"/>
          <w:numId w:val="24"/>
        </w:numPr>
        <w:rPr>
          <w:szCs w:val="24"/>
        </w:rPr>
      </w:pPr>
      <w:bookmarkStart w:id="22" w:name="_Toc78788159"/>
      <w:r w:rsidRPr="003D6548">
        <w:rPr>
          <w:szCs w:val="24"/>
        </w:rPr>
        <w:t xml:space="preserve">General </w:t>
      </w:r>
      <w:r w:rsidR="008E4555" w:rsidRPr="003D6548">
        <w:rPr>
          <w:szCs w:val="24"/>
        </w:rPr>
        <w:t>Features of Literacy as a Medium</w:t>
      </w:r>
      <w:bookmarkEnd w:id="22"/>
      <w:r w:rsidR="008E4555" w:rsidRPr="003D6548">
        <w:rPr>
          <w:szCs w:val="24"/>
        </w:rPr>
        <w:t xml:space="preserve"> </w:t>
      </w:r>
    </w:p>
    <w:p w14:paraId="0B9E3035" w14:textId="29E40D10" w:rsidR="006F7D1E" w:rsidRPr="003D6548" w:rsidRDefault="00187042" w:rsidP="00187042">
      <w:r w:rsidRPr="003D6548">
        <w:rPr>
          <w:szCs w:val="24"/>
        </w:rPr>
        <w:t>Seeing as</w:t>
      </w:r>
      <w:r w:rsidR="00F63A04" w:rsidRPr="003D6548">
        <w:rPr>
          <w:szCs w:val="24"/>
        </w:rPr>
        <w:t xml:space="preserve"> how</w:t>
      </w:r>
      <w:r w:rsidRPr="003D6548">
        <w:rPr>
          <w:szCs w:val="24"/>
        </w:rPr>
        <w:t xml:space="preserve"> orality is the phonetic expression of thought, literacy is then to be seen as graphical depiction and recording of said thought </w:t>
      </w:r>
      <w:r w:rsidRPr="003D6548">
        <w:fldChar w:fldCharType="begin"/>
      </w:r>
      <w:r w:rsidR="00FE045F">
        <w:instrText xml:space="preserve"> ADDIN ZOTERO_ITEM CSL_CITATION {"citationID":"3KTW8Is0","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r w:rsidR="00F63A04" w:rsidRPr="003D6548">
        <w:t xml:space="preserve">The basic reason as  to why written speech exists at all can be summed up </w:t>
      </w:r>
      <w:r w:rsidR="00F369B7" w:rsidRPr="003D6548">
        <w:t>as it being essential to transport thoughts, messages, etc. over  long distances and to preserve them for future generations. It was and is a way to escape the transience paradigm of spoken language</w:t>
      </w:r>
      <w:r w:rsidR="008D40E6" w:rsidRPr="003D6548">
        <w:t xml:space="preserve"> </w:t>
      </w:r>
      <w:r w:rsidR="008D40E6" w:rsidRPr="003D6548">
        <w:fldChar w:fldCharType="begin"/>
      </w:r>
      <w:r w:rsidR="005B3FBE" w:rsidRPr="003D6548">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rsidRPr="003D6548">
        <w:fldChar w:fldCharType="separate"/>
      </w:r>
      <w:r w:rsidR="005B3FBE" w:rsidRPr="003D6548">
        <w:t>(Ortmann &amp; Dipper, 2019)</w:t>
      </w:r>
      <w:r w:rsidR="008D40E6" w:rsidRPr="003D6548">
        <w:fldChar w:fldCharType="end"/>
      </w:r>
      <w:r w:rsidR="00F369B7" w:rsidRPr="003D6548">
        <w:t>.</w:t>
      </w:r>
    </w:p>
    <w:p w14:paraId="74C04E17" w14:textId="1D7445D7" w:rsidR="00577BFB" w:rsidRPr="003D6548" w:rsidRDefault="00577BFB" w:rsidP="00577BFB">
      <w:pPr>
        <w:ind w:firstLine="424"/>
      </w:pPr>
      <w:r w:rsidRPr="003D6548">
        <w:t xml:space="preserve">Written language has often been seen </w:t>
      </w:r>
      <w:r w:rsidR="00B5235D" w:rsidRPr="003D6548">
        <w:t>viewed as the true paradigm of language. In that, if language is mentioned, then it must automatically refer to the written variant. This was the prevailing assumption well into the 19</w:t>
      </w:r>
      <w:r w:rsidR="00B5235D" w:rsidRPr="003D6548">
        <w:rPr>
          <w:vertAlign w:val="superscript"/>
        </w:rPr>
        <w:t>th</w:t>
      </w:r>
      <w:r w:rsidR="00B5235D" w:rsidRPr="003D6548">
        <w:t xml:space="preserve"> century </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ritten language has often been the necessary default mode when examining an object language. </w:t>
      </w:r>
    </w:p>
    <w:p w14:paraId="10A80AF8" w14:textId="25D32A72" w:rsidR="00ED05A4" w:rsidRPr="003D6548" w:rsidRDefault="00ED05A4" w:rsidP="00577BFB">
      <w:pPr>
        <w:ind w:firstLine="424"/>
      </w:pPr>
      <w:r w:rsidRPr="003D6548">
        <w:lastRenderedPageBreak/>
        <w:t xml:space="preserve">Written language is often in contrast with spoken due the dichotomous nature of the language paradigm. Where spoken language is restricted to being less complex, written language can benefit from static properties of </w:t>
      </w:r>
      <w:r w:rsidR="00B8423E" w:rsidRPr="003D6548">
        <w:t>a textual medium</w:t>
      </w:r>
      <w:r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2C659BB8" w14:textId="1D37DBD5" w:rsidR="00CF5FAD" w:rsidRPr="003D6548" w:rsidRDefault="00143C44" w:rsidP="00680637">
      <w:pPr>
        <w:ind w:firstLine="424"/>
      </w:pPr>
      <w:r w:rsidRPr="003D6548">
        <w:t xml:space="preserve">An important property is that “Written language can express features of orality with specific graphical means, such as omission of characters, word contractions, or use of ellipsis dots, </w:t>
      </w:r>
      <w:proofErr w:type="spellStart"/>
      <w:r w:rsidRPr="003D6548">
        <w:t>em</w:t>
      </w:r>
      <w:proofErr w:type="spellEnd"/>
      <w:r w:rsidRPr="003D6548">
        <w:t xml:space="preserve">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 &amp; Dipper, 2019)</w:t>
      </w:r>
      <w:r w:rsidR="004365EE" w:rsidRPr="003D6548">
        <w:fldChar w:fldCharType="end"/>
      </w:r>
      <w:r w:rsidR="004365EE" w:rsidRPr="003D6548">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4365EE" w:rsidRPr="003D6548">
        <w:t>(Ortmann &amp; Dipper, 2020)</w:t>
      </w:r>
      <w:r w:rsidR="004365EE" w:rsidRPr="003D6548">
        <w:fldChar w:fldCharType="end"/>
      </w:r>
      <w:r w:rsidR="004365EE" w:rsidRPr="003D6548">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4365EE" w:rsidRPr="003D6548">
        <w:t>(Bader, 2002)</w:t>
      </w:r>
      <w:r w:rsidR="004365EE" w:rsidRPr="003D6548">
        <w:fldChar w:fldCharType="end"/>
      </w:r>
      <w:r w:rsidR="004365EE" w:rsidRPr="003D6548">
        <w:t>)</w:t>
      </w:r>
      <w:r w:rsidR="00355FE0" w:rsidRPr="003D6548">
        <w:t xml:space="preserve"> The possibility to emulate spoken speech through text a medium cross over into the realm of the medial and conceptual distinction of language, which will be touched in more detail in the following section.</w:t>
      </w:r>
    </w:p>
    <w:p w14:paraId="13B9DD2B" w14:textId="30787A21" w:rsidR="001F1E21" w:rsidRPr="003D6548" w:rsidRDefault="001F1E21" w:rsidP="001F1E21">
      <w:pPr>
        <w:pStyle w:val="berschrift2"/>
      </w:pPr>
      <w:bookmarkStart w:id="23" w:name="_Toc78788160"/>
      <w:r w:rsidRPr="003D6548">
        <w:t>Medi</w:t>
      </w:r>
      <w:r w:rsidR="0034004E" w:rsidRPr="003D6548">
        <w:t xml:space="preserve">um, </w:t>
      </w:r>
      <w:r w:rsidRPr="003D6548">
        <w:t>Conception</w:t>
      </w:r>
      <w:r w:rsidR="0034004E" w:rsidRPr="003D6548">
        <w:t xml:space="preserve"> and Distance</w:t>
      </w:r>
      <w:r w:rsidR="00AB0095" w:rsidRPr="003D6548">
        <w:t>-Proximity</w:t>
      </w:r>
      <w:bookmarkEnd w:id="23"/>
      <w:r w:rsidRPr="003D6548">
        <w:t xml:space="preserve"> </w:t>
      </w:r>
    </w:p>
    <w:p w14:paraId="63DB94D3" w14:textId="02F84F36" w:rsidR="006116D3" w:rsidRPr="003D6548" w:rsidRDefault="006116D3" w:rsidP="002D5D7A">
      <w:pPr>
        <w:ind w:firstLine="424"/>
      </w:pPr>
      <w:r w:rsidRPr="003D6548">
        <w:t>Koch and  Oesterreicher (1985) have created an elegant, but simple paradigm of addressing the conceptual and medial nature of discourse types.</w:t>
      </w:r>
    </w:p>
    <w:tbl>
      <w:tblPr>
        <w:tblStyle w:val="Tabellenraster"/>
        <w:tblW w:w="0" w:type="auto"/>
        <w:jc w:val="center"/>
        <w:tblLook w:val="0420" w:firstRow="1" w:lastRow="0" w:firstColumn="0" w:lastColumn="0" w:noHBand="0" w:noVBand="1"/>
      </w:tblPr>
      <w:tblGrid>
        <w:gridCol w:w="1680"/>
        <w:gridCol w:w="2091"/>
        <w:gridCol w:w="2175"/>
        <w:gridCol w:w="2558"/>
      </w:tblGrid>
      <w:tr w:rsidR="009F0DD3" w:rsidRPr="003D6548" w14:paraId="63D9E9E0" w14:textId="77777777" w:rsidTr="008B6353">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nil"/>
              <w:right w:val="nil"/>
            </w:tcBorders>
          </w:tcPr>
          <w:p w14:paraId="0A11B1AD" w14:textId="04C56C05" w:rsidR="009F0DD3" w:rsidRPr="003D6548" w:rsidRDefault="00777224" w:rsidP="009F0DD3">
            <w:pPr>
              <w:jc w:val="center"/>
            </w:pPr>
            <w:r w:rsidRPr="003D6548">
              <w:t xml:space="preserve">                </w:t>
            </w:r>
            <w:proofErr w:type="spellStart"/>
            <w:r w:rsidR="009F0DD3" w:rsidRPr="003D6548">
              <w:t>Konzeption</w:t>
            </w:r>
            <w:proofErr w:type="spellEnd"/>
          </w:p>
        </w:tc>
      </w:tr>
      <w:tr w:rsidR="009F0DD3" w:rsidRPr="003D6548" w14:paraId="0D52C223" w14:textId="77777777" w:rsidTr="008B6353">
        <w:trPr>
          <w:jc w:val="center"/>
        </w:trPr>
        <w:tc>
          <w:tcPr>
            <w:tcW w:w="567" w:type="dxa"/>
            <w:vMerge w:val="restart"/>
            <w:tcBorders>
              <w:top w:val="nil"/>
              <w:left w:val="nil"/>
              <w:bottom w:val="nil"/>
              <w:right w:val="nil"/>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nil"/>
              <w:left w:val="nil"/>
              <w:bottom w:val="nil"/>
              <w:right w:val="nil"/>
            </w:tcBorders>
          </w:tcPr>
          <w:p w14:paraId="58A3DE30" w14:textId="72DC16C0" w:rsidR="009F0DD3" w:rsidRPr="003D6548" w:rsidRDefault="009F0DD3" w:rsidP="009F0DD3">
            <w:pPr>
              <w:jc w:val="center"/>
            </w:pPr>
          </w:p>
        </w:tc>
        <w:tc>
          <w:tcPr>
            <w:tcW w:w="2268" w:type="dxa"/>
            <w:tcBorders>
              <w:top w:val="nil"/>
              <w:left w:val="nil"/>
              <w:bottom w:val="nil"/>
              <w:right w:val="nil"/>
            </w:tcBorders>
          </w:tcPr>
          <w:p w14:paraId="218FCBA7" w14:textId="5C9AE466" w:rsidR="009F0DD3" w:rsidRPr="003D6548" w:rsidRDefault="009F0DD3" w:rsidP="009F0DD3">
            <w:pPr>
              <w:jc w:val="center"/>
            </w:pPr>
            <w:proofErr w:type="spellStart"/>
            <w:r w:rsidRPr="003D6548">
              <w:t>Gesprochen</w:t>
            </w:r>
            <w:proofErr w:type="spellEnd"/>
          </w:p>
        </w:tc>
        <w:tc>
          <w:tcPr>
            <w:tcW w:w="2824" w:type="dxa"/>
            <w:tcBorders>
              <w:top w:val="nil"/>
              <w:left w:val="nil"/>
              <w:bottom w:val="nil"/>
              <w:right w:val="nil"/>
            </w:tcBorders>
          </w:tcPr>
          <w:p w14:paraId="248494F2" w14:textId="7EF9D812" w:rsidR="009F0DD3" w:rsidRPr="003D6548" w:rsidRDefault="009F0DD3" w:rsidP="009F0DD3">
            <w:pPr>
              <w:jc w:val="center"/>
            </w:pPr>
            <w:proofErr w:type="spellStart"/>
            <w:r w:rsidRPr="003D6548">
              <w:t>Geschrieben</w:t>
            </w:r>
            <w:proofErr w:type="spellEnd"/>
          </w:p>
        </w:tc>
      </w:tr>
      <w:tr w:rsidR="009F0DD3" w:rsidRPr="003D6548" w14:paraId="1D503E8D" w14:textId="77777777" w:rsidTr="008B6353">
        <w:trPr>
          <w:jc w:val="center"/>
        </w:trPr>
        <w:tc>
          <w:tcPr>
            <w:tcW w:w="567" w:type="dxa"/>
            <w:vMerge/>
            <w:tcBorders>
              <w:top w:val="nil"/>
              <w:left w:val="nil"/>
              <w:bottom w:val="nil"/>
              <w:right w:val="nil"/>
            </w:tcBorders>
          </w:tcPr>
          <w:p w14:paraId="2FE04927" w14:textId="77777777" w:rsidR="009F0DD3" w:rsidRPr="003D6548" w:rsidRDefault="009F0DD3" w:rsidP="009F0DD3">
            <w:pPr>
              <w:jc w:val="center"/>
            </w:pPr>
          </w:p>
        </w:tc>
        <w:tc>
          <w:tcPr>
            <w:tcW w:w="1559" w:type="dxa"/>
            <w:tcBorders>
              <w:top w:val="nil"/>
              <w:left w:val="nil"/>
              <w:bottom w:val="nil"/>
              <w:right w:val="single" w:sz="4" w:space="0" w:color="auto"/>
            </w:tcBorders>
          </w:tcPr>
          <w:p w14:paraId="32FBB70A" w14:textId="77777777" w:rsidR="00D555C0" w:rsidRPr="003D6548" w:rsidRDefault="009F0DD3" w:rsidP="00D555C0">
            <w:proofErr w:type="spellStart"/>
            <w:r w:rsidRPr="003D6548">
              <w:t>Graphischer</w:t>
            </w:r>
            <w:proofErr w:type="spellEnd"/>
            <w:r w:rsidRPr="003D6548">
              <w:t xml:space="preserve">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Borders>
              <w:left w:val="single" w:sz="4" w:space="0" w:color="auto"/>
            </w:tcBorders>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8B6353">
        <w:trPr>
          <w:jc w:val="center"/>
        </w:trPr>
        <w:tc>
          <w:tcPr>
            <w:tcW w:w="567" w:type="dxa"/>
            <w:vMerge/>
            <w:tcBorders>
              <w:top w:val="nil"/>
              <w:left w:val="nil"/>
              <w:bottom w:val="nil"/>
              <w:right w:val="nil"/>
            </w:tcBorders>
          </w:tcPr>
          <w:p w14:paraId="5B6A5796" w14:textId="77777777" w:rsidR="009F0DD3" w:rsidRPr="003D6548" w:rsidRDefault="009F0DD3" w:rsidP="009F0DD3">
            <w:pPr>
              <w:jc w:val="center"/>
            </w:pPr>
          </w:p>
        </w:tc>
        <w:tc>
          <w:tcPr>
            <w:tcW w:w="1559" w:type="dxa"/>
            <w:tcBorders>
              <w:top w:val="nil"/>
              <w:left w:val="nil"/>
              <w:bottom w:val="nil"/>
              <w:right w:val="single" w:sz="4" w:space="0" w:color="auto"/>
            </w:tcBorders>
          </w:tcPr>
          <w:p w14:paraId="7879A9EB" w14:textId="77777777" w:rsidR="00D555C0" w:rsidRPr="003D6548" w:rsidRDefault="009F0DD3" w:rsidP="00D555C0">
            <w:proofErr w:type="spellStart"/>
            <w:r w:rsidRPr="003D6548">
              <w:t>Phonischer</w:t>
            </w:r>
            <w:proofErr w:type="spellEnd"/>
            <w:r w:rsidRPr="003D6548">
              <w:t xml:space="preserve"> </w:t>
            </w:r>
          </w:p>
          <w:p w14:paraId="2A7C662A" w14:textId="7DA9DC69" w:rsidR="009F0DD3" w:rsidRPr="003D6548" w:rsidRDefault="009F0DD3" w:rsidP="00D555C0">
            <w:r w:rsidRPr="003D6548">
              <w:t>Kode</w:t>
            </w:r>
          </w:p>
        </w:tc>
        <w:tc>
          <w:tcPr>
            <w:tcW w:w="2268" w:type="dxa"/>
            <w:tcBorders>
              <w:left w:val="single" w:sz="4" w:space="0" w:color="auto"/>
            </w:tcBorders>
          </w:tcPr>
          <w:p w14:paraId="016822EB" w14:textId="743E7E04" w:rsidR="009F0DD3" w:rsidRPr="003D6548" w:rsidRDefault="009F0DD3" w:rsidP="009F0DD3">
            <w:pPr>
              <w:jc w:val="center"/>
            </w:pPr>
            <w:r w:rsidRPr="003D6548">
              <w:t>[</w:t>
            </w:r>
            <w:proofErr w:type="spellStart"/>
            <w:r w:rsidRPr="003D6548">
              <w:t>fopaldi</w:t>
            </w:r>
            <w:r w:rsidRPr="003D6548">
              <w:rPr>
                <w:rFonts w:ascii="Times New Roman" w:hAnsi="Times New Roman"/>
              </w:rPr>
              <w:t>ʀ</w:t>
            </w:r>
            <w:proofErr w:type="spellEnd"/>
            <w:r w:rsidRPr="003D6548">
              <w:t>]</w:t>
            </w:r>
          </w:p>
        </w:tc>
        <w:tc>
          <w:tcPr>
            <w:tcW w:w="2824" w:type="dxa"/>
          </w:tcPr>
          <w:p w14:paraId="131033B1" w14:textId="68C2CC5D" w:rsidR="009F0DD3" w:rsidRPr="003D6548" w:rsidRDefault="009F0DD3" w:rsidP="009F0DD3">
            <w:pPr>
              <w:jc w:val="center"/>
            </w:pPr>
            <w:r w:rsidRPr="003D6548">
              <w:t>[</w:t>
            </w:r>
            <w:proofErr w:type="spellStart"/>
            <w:r w:rsidRPr="003D6548">
              <w:t>iln</w:t>
            </w:r>
            <w:r w:rsidRPr="003D6548">
              <w:rPr>
                <w:rFonts w:ascii="Times New Roman" w:hAnsi="Times New Roman"/>
              </w:rPr>
              <w:t>əfplalədiʀ</w:t>
            </w:r>
            <w:proofErr w:type="spellEnd"/>
            <w:r w:rsidRPr="003D6548">
              <w:t>]</w:t>
            </w:r>
          </w:p>
        </w:tc>
      </w:tr>
    </w:tbl>
    <w:p w14:paraId="072CD0AF" w14:textId="4BBEF15B" w:rsidR="006116D3" w:rsidRPr="003D6548" w:rsidRDefault="009F0DD3" w:rsidP="002122BC">
      <w:pPr>
        <w:jc w:val="center"/>
      </w:pPr>
      <w:r w:rsidRPr="003D6548">
        <w:t xml:space="preserve">Fig. 1 </w:t>
      </w:r>
      <w:r w:rsidRPr="003D6548">
        <w:fldChar w:fldCharType="begin"/>
      </w:r>
      <w:r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Koch &amp; Oesterreicher, 1985, p. 17)</w:t>
      </w:r>
      <w:r w:rsidRPr="003D6548">
        <w:fldChar w:fldCharType="end"/>
      </w:r>
    </w:p>
    <w:p w14:paraId="6C1BA3E5" w14:textId="6511F6D2" w:rsidR="004661A1" w:rsidRPr="003D6548" w:rsidRDefault="001F1E21" w:rsidP="004661A1">
      <w:pPr>
        <w:ind w:firstLine="0"/>
      </w:pPr>
      <w:r w:rsidRPr="003D6548">
        <w:t xml:space="preserve">Although it would be wrong to see a dichotomy being present between orality and literacy, this is not strictly correct.  The dichotomy does exist, but </w:t>
      </w:r>
      <w:r w:rsidR="005C4DE3" w:rsidRPr="003D6548">
        <w:t xml:space="preserve">it </w:t>
      </w:r>
      <w:r w:rsidRPr="003D6548">
        <w:t xml:space="preserve">only applies to the dual nature of the discourse. </w:t>
      </w:r>
      <w:r w:rsidR="005C4DE3" w:rsidRPr="003D6548">
        <w:t>Excluding all  other modes, e</w:t>
      </w:r>
      <w:r w:rsidRPr="003D6548">
        <w:t xml:space="preserve">ither a message is communicated </w:t>
      </w:r>
      <w:r w:rsidR="005C4DE3" w:rsidRPr="003D6548">
        <w:t>through spoken speech, or it written speech.  Regarding the medial representation</w:t>
      </w:r>
      <w:r w:rsidR="003D4960" w:rsidRPr="003D6548">
        <w:t>, i.e.,</w:t>
      </w:r>
      <w:r w:rsidR="005C4DE3" w:rsidRPr="003D6548">
        <w:t xml:space="preserve"> </w:t>
      </w:r>
      <w:r w:rsidR="003D4960" w:rsidRPr="003D6548">
        <w:t xml:space="preserve">the graphic code and the phonetic code </w:t>
      </w:r>
      <w:r w:rsidR="005C4DE3" w:rsidRPr="003D6548">
        <w:t>, a dichotomy is present.</w:t>
      </w:r>
      <w:r w:rsidR="004661A1" w:rsidRPr="003D6548">
        <w:t xml:space="preserve"> </w:t>
      </w:r>
      <w:r w:rsidR="005C4DE3" w:rsidRPr="003D6548">
        <w:t xml:space="preserve">The other question remains though: What is to  be done with the conceptual aspect of language? </w:t>
      </w:r>
      <w:r w:rsidR="003D4960" w:rsidRPr="003D6548">
        <w:t xml:space="preserve">  </w:t>
      </w:r>
    </w:p>
    <w:p w14:paraId="5E628993" w14:textId="78E108CD" w:rsidR="003D4960" w:rsidRPr="003D6548" w:rsidRDefault="005C4DE3" w:rsidP="00E20B13">
      <w:pPr>
        <w:ind w:firstLine="424"/>
      </w:pPr>
      <w:r w:rsidRPr="003D6548">
        <w:t>Here, it would be false to assume that spoken speech can only represent spoke</w:t>
      </w:r>
      <w:r w:rsidR="003D4960" w:rsidRPr="003D6548">
        <w:rPr>
          <w:noProof/>
        </w:rPr>
        <w:t>n</w:t>
      </w:r>
      <w:r w:rsidRPr="003D6548">
        <w:t xml:space="preserve"> speech and written speech can only represents speech.</w:t>
      </w:r>
      <w:r w:rsidR="003D4960" w:rsidRPr="003D6548">
        <w:t xml:space="preserve"> </w:t>
      </w:r>
      <w:r w:rsidRPr="003D6548">
        <w:t xml:space="preserve">Koch and Oesterreicher(1985) </w:t>
      </w:r>
      <w:r w:rsidR="003D4960" w:rsidRPr="003D6548">
        <w:t xml:space="preserve">see ,spoken’ and ,written’ as being a continuum with </w:t>
      </w:r>
      <w:r w:rsidR="003D4960" w:rsidRPr="003D6548">
        <w:lastRenderedPageBreak/>
        <w:t xml:space="preserve">conceptual possibilities that have different </w:t>
      </w:r>
      <w:r w:rsidR="00E20B13" w:rsidRPr="003D6548">
        <w:t xml:space="preserve">levels. They exemplify this in  the following diagram. </w:t>
      </w:r>
    </w:p>
    <w:p w14:paraId="3E7BAE73" w14:textId="66348C24" w:rsidR="005C4DE3" w:rsidRPr="003D6548" w:rsidRDefault="003D4960" w:rsidP="003D4960">
      <w:pPr>
        <w:jc w:val="center"/>
      </w:pPr>
      <w:r w:rsidRPr="003D6548">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500A9749" w14:textId="6144CE53" w:rsidR="003D4960" w:rsidRPr="003D6548" w:rsidRDefault="005C4DE3" w:rsidP="003D4960">
      <w:pPr>
        <w:jc w:val="center"/>
      </w:pPr>
      <w:r w:rsidRPr="003D6548">
        <w:t xml:space="preserve">  </w:t>
      </w:r>
      <w:r w:rsidR="003D4960" w:rsidRPr="003D6548">
        <w:t xml:space="preserve">Fig. 2 </w:t>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77777777" w:rsidR="004661A1" w:rsidRPr="003D6548" w:rsidRDefault="003F7646" w:rsidP="004661A1">
      <w:pPr>
        <w:ind w:firstLine="424"/>
      </w:pPr>
      <w:r w:rsidRPr="003D6548">
        <w:t>On</w:t>
      </w:r>
      <w:r w:rsidR="00DD4919" w:rsidRPr="003D6548">
        <w:t xml:space="preserve"> the </w:t>
      </w:r>
      <w:r w:rsidRPr="003D6548">
        <w:t xml:space="preserve">phonic portion of the </w:t>
      </w:r>
      <w:r w:rsidR="00DD4919" w:rsidRPr="003D6548">
        <w:t xml:space="preserve">diagram, </w:t>
      </w:r>
      <w:proofErr w:type="spellStart"/>
      <w:r w:rsidR="00DD4919" w:rsidRPr="003D6548">
        <w:t>a,b,c,g,h,i</w:t>
      </w:r>
      <w:proofErr w:type="spellEnd"/>
      <w:r w:rsidR="00DD4919" w:rsidRPr="003D6548">
        <w:t xml:space="preserve"> represent spoken speech that starts of being of </w:t>
      </w:r>
      <w:proofErr w:type="spellStart"/>
      <w:proofErr w:type="gramStart"/>
      <w:r w:rsidR="00DD4919" w:rsidRPr="003D6548">
        <w:t>a</w:t>
      </w:r>
      <w:proofErr w:type="spellEnd"/>
      <w:proofErr w:type="gramEnd"/>
      <w:r w:rsidR="00DD4919" w:rsidRPr="003D6548">
        <w:t xml:space="preserve"> informal and personal nature and gradually becomes less informal and person. In doing so, it is more in lines with written speech. When observing the two poles, a and </w:t>
      </w:r>
      <w:proofErr w:type="spellStart"/>
      <w:r w:rsidR="00DD4919" w:rsidRPr="003D6548">
        <w:t>i</w:t>
      </w:r>
      <w:proofErr w:type="spellEnd"/>
      <w:r w:rsidR="00DD4919" w:rsidRPr="003D6548">
        <w:t>, there is an obvious difference between a</w:t>
      </w:r>
      <w:r w:rsidR="004661A1" w:rsidRPr="003D6548">
        <w:t>n</w:t>
      </w:r>
      <w:r w:rsidR="00DD4919" w:rsidRPr="003D6548">
        <w:t xml:space="preserve"> informal conversation and a presentation. The former most likely represents spontaneous  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 xml:space="preserve">. </w:t>
      </w:r>
      <w:r w:rsidR="004661A1" w:rsidRPr="003D6548">
        <w:t xml:space="preserve"> </w:t>
      </w:r>
      <w:r w:rsidR="00DD4919" w:rsidRPr="003D6548">
        <w:t xml:space="preserve">On the </w:t>
      </w:r>
      <w:r w:rsidRPr="003D6548">
        <w:t xml:space="preserve">graphic portion of  the diagram, </w:t>
      </w:r>
      <w:proofErr w:type="spellStart"/>
      <w:r w:rsidRPr="003D6548">
        <w:t>d,e,f,j,k</w:t>
      </w:r>
      <w:proofErr w:type="spellEnd"/>
      <w:r w:rsidRPr="003D6548">
        <w:t xml:space="preserve"> all </w:t>
      </w:r>
      <w:r w:rsidR="004661A1" w:rsidRPr="003D6548">
        <w:t>represents</w:t>
      </w:r>
      <w:r w:rsidRPr="003D6548">
        <w:t xml:space="preserve"> possible graphic representations of speech, with a prepared interview being the most oral and  an administrative regulation being the most written and least spoken  </w:t>
      </w:r>
      <w:r w:rsidR="004661A1" w:rsidRPr="003D6548">
        <w:t xml:space="preserve">realization. </w:t>
      </w:r>
    </w:p>
    <w:p w14:paraId="3AE16312" w14:textId="67B6DF46" w:rsidR="004661A1" w:rsidRPr="003D6548" w:rsidRDefault="004661A1" w:rsidP="008206CD">
      <w:pPr>
        <w:ind w:firstLine="424"/>
      </w:pPr>
      <w:r w:rsidRPr="003D6548">
        <w:t xml:space="preserve">Another dynamic presented by Koch and Oesterreicher(1985) is that of </w:t>
      </w:r>
      <w:r w:rsidRPr="003D6548">
        <w:rPr>
          <w:i/>
          <w:iCs/>
        </w:rPr>
        <w:t>Nähe</w:t>
      </w:r>
      <w:r w:rsidRPr="003D6548">
        <w:t xml:space="preserve"> and </w:t>
      </w:r>
      <w:r w:rsidRPr="003D6548">
        <w:rPr>
          <w:i/>
          <w:iCs/>
        </w:rPr>
        <w:t>Distanz</w:t>
      </w:r>
      <w:r w:rsidR="00DA2525" w:rsidRPr="003D6548">
        <w:t xml:space="preserve">. 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 xml:space="preserve">includes, but is not limited, communication that is detached, objective, unfamiliar. </w:t>
      </w:r>
    </w:p>
    <w:p w14:paraId="3D464A06" w14:textId="587DAC12" w:rsidR="004661A1" w:rsidRPr="003D6548" w:rsidRDefault="004661A1" w:rsidP="004661A1">
      <w:pPr>
        <w:jc w:val="center"/>
      </w:pPr>
      <w:r w:rsidRPr="003D6548">
        <w:rPr>
          <w:noProof/>
        </w:rPr>
        <w:lastRenderedPageBreak/>
        <w:drawing>
          <wp:inline distT="0" distB="0" distL="0" distR="0" wp14:anchorId="683F1770" wp14:editId="16644E10">
            <wp:extent cx="4304582" cy="4241165"/>
            <wp:effectExtent l="19050" t="19050" r="20320" b="260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16758" cy="4253161"/>
                    </a:xfrm>
                    <a:prstGeom prst="rect">
                      <a:avLst/>
                    </a:prstGeom>
                    <a:ln>
                      <a:solidFill>
                        <a:schemeClr val="tx1"/>
                      </a:solidFill>
                    </a:ln>
                  </pic:spPr>
                </pic:pic>
              </a:graphicData>
            </a:graphic>
          </wp:inline>
        </w:drawing>
      </w:r>
    </w:p>
    <w:p w14:paraId="16F5C2DE" w14:textId="7E6746F9" w:rsidR="004661A1" w:rsidRPr="003D6548" w:rsidRDefault="004661A1" w:rsidP="004661A1">
      <w:pPr>
        <w:jc w:val="center"/>
      </w:pPr>
      <w:r w:rsidRPr="003D6548">
        <w:t xml:space="preserve">  Fig. 3 </w:t>
      </w:r>
      <w:r w:rsidRPr="003D6548">
        <w:fldChar w:fldCharType="begin"/>
      </w:r>
      <w:r w:rsidR="00971B10" w:rsidRPr="003D6548">
        <w:instrText xml:space="preserve"> ADDIN ZOTERO_ITEM CSL_CITATION {"citationID":"6MosIil4","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00971B10" w:rsidRPr="003D6548">
        <w:t>(Koch &amp; Oesterreicher, 1985, p. 17)</w:t>
      </w:r>
      <w:r w:rsidRPr="003D6548">
        <w:fldChar w:fldCharType="end"/>
      </w:r>
    </w:p>
    <w:p w14:paraId="004E0AD2" w14:textId="4D01C0E0" w:rsidR="0034004E" w:rsidRPr="003D6548" w:rsidRDefault="0034004E" w:rsidP="00153EDB"/>
    <w:p w14:paraId="4C1BABA2" w14:textId="4DADB5DE" w:rsidR="00CF5FAD" w:rsidRPr="003D6548" w:rsidRDefault="0034004E" w:rsidP="00CF5FAD">
      <w:r w:rsidRPr="003D6548">
        <w:t xml:space="preserve">Using all, three of these parameters: Medium, </w:t>
      </w:r>
      <w:r w:rsidR="00153EDB" w:rsidRPr="003D6548">
        <w:t xml:space="preserve">Conception and Distance-Proximity, a more detail analysis of language is possible.  An informal conversation is thus representative of spoken speech, that is also conceptual representative of spoken speech. The dynamic of the speakers is one familiarity and </w:t>
      </w:r>
      <w:r w:rsidR="00CF26E4" w:rsidRPr="003D6548">
        <w:t>closeness,</w:t>
      </w:r>
      <w:r w:rsidR="00153EDB" w:rsidRPr="003D6548">
        <w:t xml:space="preserve"> and </w:t>
      </w:r>
      <w:r w:rsidR="00CF26E4" w:rsidRPr="003D6548">
        <w:t xml:space="preserve">the speech </w:t>
      </w:r>
      <w:r w:rsidR="00153EDB" w:rsidRPr="003D6548">
        <w:t>can therefore be assigned the label of Distanzsprache</w:t>
      </w:r>
      <w:r w:rsidR="00CF26E4" w:rsidRPr="003D6548">
        <w:t xml:space="preserve">. The opposite can be said of </w:t>
      </w:r>
      <w:r w:rsidR="00D91475" w:rsidRPr="003D6548">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1C26EB54" w14:textId="1C1EBBA7" w:rsidR="00171DE2" w:rsidRPr="003D6548" w:rsidRDefault="00171DE2" w:rsidP="00CF5FAD"/>
    <w:p w14:paraId="6211A9BE" w14:textId="4C8BF2F2" w:rsidR="00171DE2" w:rsidRPr="003D6548" w:rsidRDefault="00171DE2" w:rsidP="00CF5FAD"/>
    <w:p w14:paraId="2FF403DC" w14:textId="3092DFD4" w:rsidR="00171DE2" w:rsidRPr="003D6548" w:rsidRDefault="00171DE2" w:rsidP="00CF5FAD"/>
    <w:p w14:paraId="0DA18B14" w14:textId="77777777" w:rsidR="00171DE2" w:rsidRPr="003D6548" w:rsidRDefault="00171DE2" w:rsidP="00CF5FAD"/>
    <w:p w14:paraId="2F50B6B3" w14:textId="64B5CB5D" w:rsidR="003D2C3B" w:rsidRPr="003D6548" w:rsidRDefault="001D3D8A" w:rsidP="00B85DF0">
      <w:pPr>
        <w:pStyle w:val="berschrift1"/>
      </w:pPr>
      <w:bookmarkStart w:id="24" w:name="_Toc78788161"/>
      <w:r w:rsidRPr="003D6548">
        <w:lastRenderedPageBreak/>
        <w:t>French Sociolinguistic</w:t>
      </w:r>
      <w:r w:rsidR="00664EF1" w:rsidRPr="003D6548">
        <w:t>s</w:t>
      </w:r>
      <w:r w:rsidRPr="003D6548">
        <w:t xml:space="preserve">: </w:t>
      </w:r>
      <w:r w:rsidR="00970279" w:rsidRPr="003D6548">
        <w:t xml:space="preserve">Diaphasic and </w:t>
      </w:r>
      <w:proofErr w:type="spellStart"/>
      <w:r w:rsidR="00970279" w:rsidRPr="003D6548">
        <w:t>Diastratic</w:t>
      </w:r>
      <w:proofErr w:type="spellEnd"/>
      <w:r w:rsidR="00970279" w:rsidRPr="003D6548">
        <w:t xml:space="preserve"> Registers</w:t>
      </w:r>
      <w:bookmarkEnd w:id="24"/>
    </w:p>
    <w:p w14:paraId="25C9E6F3" w14:textId="3781D6BF" w:rsidR="00171DE2" w:rsidRPr="003D6548" w:rsidRDefault="00171DE2" w:rsidP="00171DE2">
      <w:pPr>
        <w:ind w:firstLine="0"/>
      </w:pPr>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42F414B6"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w:t>
      </w:r>
      <w:proofErr w:type="spellStart"/>
      <w:r w:rsidRPr="003D6548">
        <w:t>diatop</w:t>
      </w:r>
      <w:r w:rsidR="005B1301" w:rsidRPr="003D6548">
        <w:t>ic</w:t>
      </w:r>
      <w:proofErr w:type="spellEnd"/>
      <w:r w:rsidR="005B1301" w:rsidRPr="003D6548">
        <w:t xml:space="preserve"> view, </w:t>
      </w:r>
      <w:r w:rsidRPr="003D6548">
        <w:t xml:space="preserve"> </w:t>
      </w:r>
      <w:proofErr w:type="spellStart"/>
      <w:r w:rsidR="005B1301" w:rsidRPr="003D6548">
        <w:t>diastratic</w:t>
      </w:r>
      <w:proofErr w:type="spellEnd"/>
      <w:r w:rsidR="005B1301" w:rsidRPr="003D6548">
        <w:t xml:space="preserve">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1433347C" w14:textId="5DC2EEE4" w:rsidR="006D7D18" w:rsidRPr="003D6548" w:rsidRDefault="00C60A73" w:rsidP="00485471">
      <w:pPr>
        <w:ind w:firstLine="708"/>
      </w:pPr>
      <w:r w:rsidRPr="003D6548">
        <w:t>All</w:t>
      </w:r>
      <w:r w:rsidR="005B5CA1" w:rsidRPr="003D6548">
        <w:t xml:space="preserve"> the</w:t>
      </w:r>
      <w:r w:rsidRPr="003D6548">
        <w:t>se</w:t>
      </w:r>
      <w:r w:rsidR="005B5CA1" w:rsidRPr="003D6548">
        <w:t xml:space="preserve"> elements </w:t>
      </w:r>
      <w:r w:rsidR="006E3A9E" w:rsidRPr="003D6548">
        <w:t>can eb</w:t>
      </w:r>
      <w:r w:rsidR="005B5CA1" w:rsidRPr="003D6548">
        <w:t xml:space="preserve">  instrumental in determining oral and literacy </w:t>
      </w:r>
      <w:proofErr w:type="gramStart"/>
      <w:r w:rsidR="005B5CA1" w:rsidRPr="003D6548">
        <w:t>provided that</w:t>
      </w:r>
      <w:proofErr w:type="gramEnd"/>
      <w:r w:rsidR="005B5CA1" w:rsidRPr="003D6548">
        <w:t xml:space="preserve">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6E3A9E" w:rsidRPr="003D6548">
        <w:t>The reasoning behind touching on French sociolinguistics is that certain socio</w:t>
      </w:r>
      <w:r w:rsidR="00485471" w:rsidRPr="003D6548">
        <w:t xml:space="preserve">linguistic phenomena are directly tried to medium (oral/literate), concept (written/spoken) and </w:t>
      </w:r>
      <w:proofErr w:type="spellStart"/>
      <w:r w:rsidR="00485471" w:rsidRPr="003D6548">
        <w:t>nähe</w:t>
      </w:r>
      <w:proofErr w:type="spellEnd"/>
      <w:r w:rsidR="00485471" w:rsidRPr="003D6548">
        <w:t xml:space="preserve">-distance. That is to say that certain registers, styles, etc. are usually only realized in a specific given situation. Therefore, if medium and concept do not align, it can be better identified in text.  </w:t>
      </w:r>
      <w:r w:rsidR="00AE6C0B" w:rsidRPr="003D6548">
        <w:t xml:space="preserve">The </w:t>
      </w:r>
      <w:r w:rsidR="00F1791E" w:rsidRPr="003D6548">
        <w:t>subsequent</w:t>
      </w:r>
      <w:r w:rsidR="00AE6C0B" w:rsidRPr="003D6548">
        <w:t xml:space="preserve"> chapters deal with the sociolinguistic aspects and how they can be identified in text and thus </w:t>
      </w:r>
      <w:r w:rsidR="00F1791E" w:rsidRPr="003D6548">
        <w:t>implemented</w:t>
      </w:r>
      <w:r w:rsidR="00AE6C0B" w:rsidRPr="003D6548">
        <w:t xml:space="preserve"> in computational linguistic program.  </w:t>
      </w:r>
      <w:r w:rsidR="005B5CA1" w:rsidRPr="003D6548">
        <w:t xml:space="preserve">  </w:t>
      </w:r>
    </w:p>
    <w:p w14:paraId="145E6532" w14:textId="222075D1" w:rsidR="006D7D18" w:rsidRPr="003D6548" w:rsidRDefault="006D7D18" w:rsidP="006D7D18">
      <w:pPr>
        <w:ind w:firstLine="0"/>
      </w:pPr>
    </w:p>
    <w:p w14:paraId="52548E1E" w14:textId="77777777" w:rsidR="00767F18" w:rsidRPr="003D6548" w:rsidRDefault="00767F18" w:rsidP="006D7D18">
      <w:pPr>
        <w:ind w:firstLine="0"/>
      </w:pPr>
    </w:p>
    <w:p w14:paraId="576BFC79" w14:textId="77777777" w:rsidR="008B64C1" w:rsidRPr="003D6548" w:rsidRDefault="008B64C1" w:rsidP="008B64C1">
      <w:pPr>
        <w:pStyle w:val="berschrift2"/>
        <w:rPr>
          <w:szCs w:val="24"/>
        </w:rPr>
      </w:pPr>
      <w:bookmarkStart w:id="25" w:name="_Toc78788162"/>
      <w:r w:rsidRPr="003D6548">
        <w:rPr>
          <w:szCs w:val="24"/>
        </w:rPr>
        <w:lastRenderedPageBreak/>
        <w:t>Le Français</w:t>
      </w:r>
      <w:bookmarkEnd w:id="25"/>
    </w:p>
    <w:p w14:paraId="64C1A311" w14:textId="77777777" w:rsidR="008B64C1" w:rsidRPr="003D6548" w:rsidRDefault="008B64C1" w:rsidP="008B64C1">
      <w:r w:rsidRPr="003D6548">
        <w:t xml:space="preserve">Historically speaking, French was 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w:t>
      </w:r>
      <w:proofErr w:type="spellStart"/>
      <w:r w:rsidRPr="003D6548">
        <w:rPr>
          <w:i/>
          <w:iCs/>
        </w:rPr>
        <w:t>Mauvais</w:t>
      </w:r>
      <w:proofErr w:type="spellEnd"/>
      <w:r w:rsidRPr="003D6548">
        <w:rPr>
          <w:i/>
          <w:iCs/>
        </w:rPr>
        <w:t xml:space="preserve"> usage</w:t>
      </w:r>
      <w:r w:rsidRPr="003D6548">
        <w:t xml:space="preserve"> and </w:t>
      </w:r>
      <w:proofErr w:type="spellStart"/>
      <w:r w:rsidRPr="003D6548">
        <w:rPr>
          <w:i/>
          <w:iCs/>
        </w:rPr>
        <w:t>Dites</w:t>
      </w:r>
      <w:proofErr w:type="spellEnd"/>
      <w:r w:rsidRPr="003D6548">
        <w:rPr>
          <w:i/>
          <w:iCs/>
        </w:rPr>
        <w:t xml:space="preserve"> …ne </w:t>
      </w:r>
      <w:proofErr w:type="spellStart"/>
      <w:r w:rsidRPr="003D6548">
        <w:rPr>
          <w:i/>
          <w:iCs/>
        </w:rPr>
        <w:t>dites</w:t>
      </w:r>
      <w:proofErr w:type="spellEnd"/>
      <w:r w:rsidRPr="003D6548">
        <w:rPr>
          <w:i/>
          <w:iCs/>
        </w:rPr>
        <w:t xml:space="preserve"> pas</w:t>
      </w:r>
      <w:r w:rsidRPr="003D6548">
        <w:t xml:space="preserve"> dictated the correct the usage of French for  the majority of French history. </w:t>
      </w:r>
    </w:p>
    <w:p w14:paraId="7399BFB4" w14:textId="77777777" w:rsidR="008B64C1" w:rsidRPr="003D6548" w:rsidRDefault="008B64C1" w:rsidP="008B64C1">
      <w:pPr>
        <w:ind w:left="284" w:firstLine="284"/>
        <w:rPr>
          <w:rFonts w:ascii="Cambria" w:hAnsi="Cambria"/>
        </w:rPr>
      </w:pPr>
      <w:r w:rsidRPr="003D6548">
        <w:t>This was in part due to the academic body, Académie Fran</w:t>
      </w:r>
      <w:r w:rsidRPr="003D6548">
        <w:rPr>
          <w:rFonts w:ascii="Cambria" w:hAnsi="Cambria"/>
        </w:rPr>
        <w:t>çaise, who was, and still is, 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6C5C583F" w14:textId="77777777" w:rsidR="008B64C1" w:rsidRPr="003D6548" w:rsidRDefault="008B64C1" w:rsidP="008B64C1">
      <w:r w:rsidRPr="003D6548">
        <w:t xml:space="preserve">The world wars, the decolonization of Africa and Asian coupled with French being supplanted by English as the dominant lingua France accelerated a process that was already in motion. They led to a rapid change in what was considered as proper and non-proper French. into other registers. </w:t>
      </w:r>
    </w:p>
    <w:p w14:paraId="2DB24C78" w14:textId="77777777" w:rsidR="008B64C1" w:rsidRPr="003D6548" w:rsidRDefault="008B64C1" w:rsidP="008B64C1">
      <w:r w:rsidRPr="003D6548">
        <w:rPr>
          <w:noProof/>
        </w:rPr>
        <w:drawing>
          <wp:inline distT="0" distB="0" distL="0" distR="0" wp14:anchorId="24048366" wp14:editId="5C319CD2">
            <wp:extent cx="5065014" cy="1635838"/>
            <wp:effectExtent l="19050" t="19050" r="21590" b="215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73252" cy="1638499"/>
                    </a:xfrm>
                    <a:prstGeom prst="rect">
                      <a:avLst/>
                    </a:prstGeom>
                    <a:noFill/>
                    <a:ln>
                      <a:solidFill>
                        <a:schemeClr val="tx1"/>
                      </a:solidFill>
                    </a:ln>
                  </pic:spPr>
                </pic:pic>
              </a:graphicData>
            </a:graphic>
          </wp:inline>
        </w:drawing>
      </w:r>
    </w:p>
    <w:p w14:paraId="2C2C5A82" w14:textId="77777777" w:rsidR="008B64C1" w:rsidRPr="003D6548" w:rsidRDefault="008B64C1" w:rsidP="008B64C1">
      <w:pPr>
        <w:jc w:val="center"/>
      </w:pPr>
      <w:r w:rsidRPr="003D6548">
        <w:fldChar w:fldCharType="begin"/>
      </w:r>
      <w:r w:rsidRPr="003D6548">
        <w:instrText xml:space="preserve"> ADDIN ZOTERO_ITEM CSL_CITATION {"citationID":"bxoXinYK","properties":{"formattedCitation":"(Stein, 2014, p. 185)","plainCitation":"(Stein, 2014, p. 185)","noteIndex":0},"citationItems":[{"id":129,"uris":["http://zotero.org/users/7682103/items/HE4EGKBS"],"uri":["http://zotero.org/users/7682103/items/HE4EGKBS"],"itemData":{"id":129,"type":"book","edition":"4","publisher":"J.B. Metzler","title":"Einführung in Die Französische Sprachwissenschaft","author":[{"family":"Stein","given":"Achim"}],"issued":{"date-parts":[["2014"]]}},"locator":"185"}],"schema":"https://github.com/citation-style-language/schema/raw/master/csl-citation.json"} </w:instrText>
      </w:r>
      <w:r w:rsidRPr="003D6548">
        <w:fldChar w:fldCharType="separate"/>
      </w:r>
      <w:r w:rsidRPr="003D6548">
        <w:t>(Stein, 2014, p. 185)</w:t>
      </w:r>
      <w:r w:rsidRPr="003D6548">
        <w:fldChar w:fldCharType="end"/>
      </w:r>
    </w:p>
    <w:p w14:paraId="3C98E892" w14:textId="77777777" w:rsidR="008B64C1" w:rsidRPr="003D6548" w:rsidRDefault="008B64C1" w:rsidP="008B64C1">
      <w:pPr>
        <w:ind w:left="284" w:firstLine="284"/>
      </w:pPr>
      <w:r w:rsidRPr="003D6548">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511EFD7C" w14:textId="77777777" w:rsidR="008B64C1" w:rsidRPr="003D6548" w:rsidRDefault="008B64C1" w:rsidP="008B64C1">
      <w:r w:rsidRPr="003D6548">
        <w:rPr>
          <w:noProof/>
        </w:rPr>
        <w:lastRenderedPageBreak/>
        <w:drawing>
          <wp:inline distT="0" distB="0" distL="0" distR="0" wp14:anchorId="765A0A0A" wp14:editId="77401518">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67635" cy="2135456"/>
                    </a:xfrm>
                    <a:prstGeom prst="rect">
                      <a:avLst/>
                    </a:prstGeom>
                    <a:ln>
                      <a:solidFill>
                        <a:schemeClr val="tx1"/>
                      </a:solidFill>
                    </a:ln>
                  </pic:spPr>
                </pic:pic>
              </a:graphicData>
            </a:graphic>
          </wp:inline>
        </w:drawing>
      </w:r>
    </w:p>
    <w:p w14:paraId="2CEF4CB9" w14:textId="77777777" w:rsidR="008B64C1" w:rsidRPr="003D6548" w:rsidRDefault="008B64C1" w:rsidP="008B64C1">
      <w:pPr>
        <w:ind w:left="284" w:firstLine="284"/>
        <w:jc w:val="center"/>
      </w:pPr>
      <w:r w:rsidRPr="003D6548">
        <w:fldChar w:fldCharType="begin"/>
      </w:r>
      <w:r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3D6548">
        <w:fldChar w:fldCharType="separate"/>
      </w:r>
      <w:r w:rsidRPr="003D6548">
        <w:rPr>
          <w:szCs w:val="24"/>
        </w:rPr>
        <w:t>(Müller, 1975, p. 184)</w:t>
      </w:r>
      <w:r w:rsidRPr="003D6548">
        <w:fldChar w:fldCharType="end"/>
      </w:r>
    </w:p>
    <w:p w14:paraId="735F2467" w14:textId="77777777" w:rsidR="008B64C1" w:rsidRPr="003D6548" w:rsidRDefault="008B64C1" w:rsidP="008B64C1">
      <w:r w:rsidRPr="003D6548">
        <w:t xml:space="preserve">At the most fundamental level, French registers are usually classified as  </w:t>
      </w:r>
      <w:r w:rsidRPr="003D6548">
        <w:rPr>
          <w:i/>
          <w:iCs/>
        </w:rPr>
        <w:t xml:space="preserve">français cultivé, </w:t>
      </w:r>
      <w:proofErr w:type="spellStart"/>
      <w:r w:rsidRPr="003D6548">
        <w:rPr>
          <w:i/>
          <w:iCs/>
        </w:rPr>
        <w:t>niveau</w:t>
      </w:r>
      <w:proofErr w:type="spellEnd"/>
      <w:r w:rsidRPr="003D6548">
        <w:rPr>
          <w:i/>
          <w:iCs/>
        </w:rPr>
        <w:t xml:space="preserve"> </w:t>
      </w:r>
      <w:proofErr w:type="spellStart"/>
      <w:r w:rsidRPr="003D6548">
        <w:rPr>
          <w:i/>
          <w:iCs/>
        </w:rPr>
        <w:t>zéro</w:t>
      </w:r>
      <w:proofErr w:type="spellEnd"/>
      <w:r w:rsidRPr="003D6548">
        <w:rPr>
          <w:i/>
          <w:iCs/>
        </w:rPr>
        <w:t>, français courant, français familier, français Populaire,  français vulgaire</w:t>
      </w:r>
      <w:r w:rsidRPr="003D6548">
        <w:t xml:space="preserve">.  </w:t>
      </w:r>
      <w:r w:rsidRPr="003D6548">
        <w:rPr>
          <w:i/>
          <w:iCs/>
        </w:rPr>
        <w:t xml:space="preserve">français cultivé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Pr="003D6548">
        <w:rPr>
          <w:i/>
          <w:iCs/>
        </w:rPr>
        <w:t xml:space="preserve"> </w:t>
      </w:r>
      <w:r w:rsidRPr="003D6548">
        <w:t xml:space="preserve"> As evident in the diagram, many of these registers have different referents, but denote the same speech patterns. For the sake of simplicity, the French registers will only be referred to terms previously mentioned. </w:t>
      </w:r>
    </w:p>
    <w:p w14:paraId="13A8D416" w14:textId="027A3FB9" w:rsidR="001B132F" w:rsidRPr="003D6548" w:rsidRDefault="001B132F" w:rsidP="00CC69FA">
      <w:pPr>
        <w:pStyle w:val="berschrift2"/>
      </w:pPr>
      <w:bookmarkStart w:id="26" w:name="_Toc78788163"/>
      <w:r w:rsidRPr="003D6548">
        <w:t>Français Cultivé</w:t>
      </w:r>
      <w:bookmarkEnd w:id="26"/>
    </w:p>
    <w:p w14:paraId="05892F72" w14:textId="5BEE78B9" w:rsidR="00C33191" w:rsidRPr="003D6548" w:rsidRDefault="00AD187F" w:rsidP="00C33191">
      <w:r w:rsidRPr="003D6548">
        <w:t xml:space="preserve">FC is often referred to as français soigné, français </w:t>
      </w:r>
      <w:proofErr w:type="spellStart"/>
      <w:r w:rsidRPr="003D6548">
        <w:t>choisi</w:t>
      </w:r>
      <w:proofErr w:type="spellEnd"/>
      <w:r w:rsidRPr="003D6548">
        <w:t>, langue</w:t>
      </w:r>
      <w:r w:rsidR="00DE0478" w:rsidRPr="003D6548">
        <w:t xml:space="preserve"> </w:t>
      </w:r>
      <w:r w:rsidRPr="003D6548">
        <w:t xml:space="preserve">recherché, langue tenue, langage </w:t>
      </w:r>
      <w:proofErr w:type="spellStart"/>
      <w:r w:rsidRPr="003D6548">
        <w:t>soutentue</w:t>
      </w:r>
      <w:proofErr w:type="spellEnd"/>
      <w:r w:rsidRPr="003D6548">
        <w:t xml:space="preserve">, style noble  </w:t>
      </w:r>
      <w:r w:rsidRPr="003D6548">
        <w:fldChar w:fldCharType="begin"/>
      </w:r>
      <w:r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w:t>
      </w:r>
      <w:r w:rsidR="00DE0478" w:rsidRPr="003D6548">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 Seeing as how this register considered the</w:t>
      </w:r>
      <w:r w:rsidR="00DE0478" w:rsidRPr="003D6548">
        <w:t xml:space="preserve"> </w:t>
      </w:r>
      <w:r w:rsidR="008719C4" w:rsidRPr="003D6548">
        <w:t xml:space="preserve">highest register. It is should not be used in banal </w:t>
      </w:r>
      <w:r w:rsidR="00DE0478" w:rsidRPr="003D6548">
        <w:t xml:space="preserve">or  </w:t>
      </w:r>
      <w:r w:rsidR="008719C4" w:rsidRPr="003D6548">
        <w:t>informal situation otherwise the speaker  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 xml:space="preserve">It is used in official situations, special ceremonies or  other special occasions. </w:t>
      </w:r>
      <w:r w:rsidR="00C33191" w:rsidRPr="003D6548">
        <w:t xml:space="preserve">This register can occur in langage parlé as well was langage écrit. </w:t>
      </w:r>
    </w:p>
    <w:p w14:paraId="21C8E0B6" w14:textId="546BCDF1" w:rsidR="00AD187F" w:rsidRPr="003D6548" w:rsidRDefault="00C33191" w:rsidP="009816A8">
      <w:r w:rsidRPr="003D6548">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w:t>
      </w:r>
      <w:proofErr w:type="spellStart"/>
      <w:r w:rsidRPr="003D6548">
        <w:t>due</w:t>
      </w:r>
      <w:proofErr w:type="spellEnd"/>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0477DA6F" w14:textId="7294E2DD" w:rsidR="00AD187F" w:rsidRPr="003D6548" w:rsidRDefault="00C33191" w:rsidP="001C35B2">
      <w:r w:rsidRPr="003D6548">
        <w:t xml:space="preserve">FC as langage écrit retains certain grammatical features that have not been used in other  contemporary registers for quite some time. Certain verb tenses </w:t>
      </w:r>
      <w:r w:rsidRPr="003D6548">
        <w:lastRenderedPageBreak/>
        <w:t xml:space="preserve">such passé simple, passé </w:t>
      </w:r>
      <w:proofErr w:type="spellStart"/>
      <w:r w:rsidRPr="003D6548">
        <w:t>antérieur</w:t>
      </w:r>
      <w:proofErr w:type="spellEnd"/>
      <w:r w:rsidRPr="003D6548">
        <w:t xml:space="preserve">, </w:t>
      </w:r>
      <w:proofErr w:type="spellStart"/>
      <w:r w:rsidRPr="003D6548">
        <w:t>subjonctif</w:t>
      </w:r>
      <w:proofErr w:type="spellEnd"/>
      <w:r w:rsidRPr="003D6548">
        <w:t xml:space="preserve"> </w:t>
      </w:r>
      <w:proofErr w:type="spellStart"/>
      <w:r w:rsidRPr="003D6548">
        <w:t>imparfait</w:t>
      </w:r>
      <w:proofErr w:type="spellEnd"/>
      <w:r w:rsidRPr="003D6548">
        <w:t xml:space="preserve"> or inversion</w:t>
      </w:r>
      <w:r w:rsidR="004D76DA" w:rsidRPr="003D6548">
        <w:t xml:space="preserve">. Other atypical structures present within FC  are archaisms, scientific vocabulary, literary vocabulary and the strict adherence to proper negation e.g., ne…pas, </w:t>
      </w:r>
      <w:proofErr w:type="spellStart"/>
      <w:r w:rsidR="004D76DA" w:rsidRPr="003D6548">
        <w:t>ne..point</w:t>
      </w:r>
      <w:proofErr w:type="spellEnd"/>
      <w:r w:rsidR="004D76DA" w:rsidRPr="003D6548">
        <w:t xml:space="preserve">, ne </w:t>
      </w:r>
      <w:proofErr w:type="spellStart"/>
      <w:r w:rsidR="004D76DA" w:rsidRPr="003D6548">
        <w:t>guère</w:t>
      </w:r>
      <w:proofErr w:type="spellEnd"/>
      <w:r w:rsidR="004D76DA" w:rsidRPr="003D6548">
        <w:t xml:space="preserve"> and archaic conjun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r w:rsidR="004D76DA" w:rsidRPr="003D6548">
        <w:t xml:space="preserve"> Whether spoken or written, the most important element of FC is that is a register that is artificial in the sense that is a controlled process that is heavily reliant on proper word choice, intonation.</w:t>
      </w:r>
      <w:r w:rsidR="00CC459C" w:rsidRPr="003D6548">
        <w:t xml:space="preserve"> </w:t>
      </w:r>
      <w:r w:rsidR="004458F3" w:rsidRPr="003D6548">
        <w:t xml:space="preserve"> This triggers a final feature of FC as sentences in this register tend to be fairly long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p>
    <w:p w14:paraId="53F9EE81" w14:textId="0F1D22A1" w:rsidR="00A239F2" w:rsidRPr="003D6548" w:rsidRDefault="001B132F" w:rsidP="006C052C">
      <w:pPr>
        <w:pStyle w:val="berschrift2"/>
      </w:pPr>
      <w:r w:rsidRPr="003D6548">
        <w:t xml:space="preserve"> </w:t>
      </w:r>
      <w:bookmarkStart w:id="27" w:name="_Toc78788164"/>
      <w:r w:rsidRPr="003D6548">
        <w:t>Français Familier</w:t>
      </w:r>
      <w:bookmarkEnd w:id="27"/>
    </w:p>
    <w:p w14:paraId="0DBB886A" w14:textId="6615D960" w:rsidR="00C0526C" w:rsidRPr="003D6548" w:rsidRDefault="00C94834" w:rsidP="000569DB">
      <w:r w:rsidRPr="003D6548">
        <w:t xml:space="preserve">FF  is a qualitative register that is </w:t>
      </w:r>
      <w:r w:rsidR="00F2246D" w:rsidRPr="003D6548">
        <w:t xml:space="preserve">the half-way point while also being </w:t>
      </w:r>
      <w:r w:rsidRPr="003D6548">
        <w:t>quite close to FC</w:t>
      </w:r>
      <w:r w:rsidR="002A18C6" w:rsidRPr="003D6548">
        <w:t>. It is 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The register is often consigned to français parlé and signalizes a nonchalant attitude and familiar atmosphere. It is a register that is indifferent to the social standing of the speaker. </w:t>
      </w:r>
    </w:p>
    <w:p w14:paraId="2C27FFDD" w14:textId="69821BD4" w:rsidR="008836AB" w:rsidRPr="003D6548" w:rsidRDefault="008836AB" w:rsidP="000569DB">
      <w:r w:rsidRPr="003D6548">
        <w:t xml:space="preserve">Nevertheless, it is, however, a register that is more in use by those have profited from a higher education than those who have not </w:t>
      </w:r>
      <w:r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0569DB" w:rsidRPr="003D6548">
        <w:t xml:space="preserve"> </w:t>
      </w:r>
      <w:r w:rsidR="00DF116A" w:rsidRPr="003D6548">
        <w:t xml:space="preserve">It is a register that is spontaneous in </w:t>
      </w:r>
      <w:r w:rsidR="00804436" w:rsidRPr="003D6548">
        <w:t>nature,</w:t>
      </w:r>
      <w:r w:rsidR="00DF116A" w:rsidRPr="003D6548">
        <w:t xml:space="preserve"> and this is reflected in the fact that that there is not a lot of emphasis placed on proper enunciation</w:t>
      </w:r>
      <w:r w:rsidR="00804436" w:rsidRPr="003D6548">
        <w:t xml:space="preserve">. This allows for a </w:t>
      </w:r>
      <w:r w:rsidR="000569DB" w:rsidRPr="003D6548">
        <w:t>direct comparison</w:t>
      </w:r>
      <w:r w:rsidR="00804436" w:rsidRPr="003D6548">
        <w:t xml:space="preserve"> </w:t>
      </w:r>
      <w:r w:rsidR="000569DB" w:rsidRPr="003D6548">
        <w:t>between FC and FF</w:t>
      </w:r>
      <w:r w:rsidR="00C3791F" w:rsidRPr="003D6548">
        <w:t xml:space="preserve"> </w:t>
      </w:r>
      <w:r w:rsidR="00C3791F" w:rsidRPr="003D6548">
        <w:fldChar w:fldCharType="begin"/>
      </w:r>
      <w:r w:rsidR="009369D8" w:rsidRPr="003D6548">
        <w:instrText xml:space="preserve"> ADDIN ZOTERO_ITEM CSL_CITATION {"citationID":"DSiWQcC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3D6548">
        <w:fldChar w:fldCharType="separate"/>
      </w:r>
      <w:r w:rsidR="00C3791F" w:rsidRPr="003D6548">
        <w:t>(Müller, 1975)</w:t>
      </w:r>
      <w:r w:rsidR="00C3791F" w:rsidRPr="003D6548">
        <w:fldChar w:fldCharType="end"/>
      </w:r>
      <w:r w:rsidR="000569DB" w:rsidRPr="003D6548">
        <w:t>.</w:t>
      </w:r>
      <w:r w:rsidR="00C3791F" w:rsidRPr="003D6548">
        <w:t xml:space="preserve"> </w:t>
      </w:r>
      <w:r w:rsidR="000569DB" w:rsidRPr="003D6548">
        <w:t xml:space="preserve"> </w:t>
      </w:r>
    </w:p>
    <w:p w14:paraId="6CDB4ED3" w14:textId="49B22E2B" w:rsidR="000569DB" w:rsidRPr="003D6548" w:rsidRDefault="000569DB" w:rsidP="000569DB">
      <w:r w:rsidRPr="003D6548">
        <w:t xml:space="preserve">In FF, statements and questions are formed through falling and rising intonation, respectively. A less  used approach is the formation of the question using </w:t>
      </w:r>
      <w:proofErr w:type="spellStart"/>
      <w:r w:rsidRPr="003D6548">
        <w:rPr>
          <w:i/>
          <w:iCs/>
        </w:rPr>
        <w:t>est-ce</w:t>
      </w:r>
      <w:proofErr w:type="spellEnd"/>
      <w:r w:rsidRPr="003D6548">
        <w:rPr>
          <w:i/>
          <w:iCs/>
        </w:rPr>
        <w:t xml:space="preserve"> que</w:t>
      </w:r>
      <w:r w:rsidRPr="003D6548">
        <w:t xml:space="preserve">. </w:t>
      </w:r>
      <w:r w:rsidR="00C3791F" w:rsidRPr="003D6548">
        <w:t xml:space="preserve">This can be viewed as a half-step between FF and FA, as this </w:t>
      </w:r>
      <w:proofErr w:type="spellStart"/>
      <w:r w:rsidR="00C3791F" w:rsidRPr="003D6548">
        <w:rPr>
          <w:i/>
          <w:iCs/>
        </w:rPr>
        <w:t>est-ce</w:t>
      </w:r>
      <w:proofErr w:type="spellEnd"/>
      <w:r w:rsidR="00C3791F" w:rsidRPr="003D6548">
        <w:rPr>
          <w:i/>
          <w:iCs/>
        </w:rPr>
        <w:t xml:space="preserve"> que</w:t>
      </w:r>
      <w:r w:rsidR="00C3791F" w:rsidRPr="003D6548">
        <w:t xml:space="preserve"> is more representative of the higher spectrum of the register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4D92617A" w14:textId="7D80992C" w:rsidR="00D85047" w:rsidRPr="003D6548" w:rsidRDefault="00D85047" w:rsidP="000569DB">
      <w:r w:rsidRPr="003D6548">
        <w:t xml:space="preserve">The doubling of pronouns or referents </w:t>
      </w:r>
      <w:proofErr w:type="gramStart"/>
      <w:r w:rsidRPr="003D6548">
        <w:t>e.g.</w:t>
      </w:r>
      <w:proofErr w:type="gramEnd"/>
      <w:r w:rsidRPr="003D6548">
        <w:t xml:space="preserve"> </w:t>
      </w:r>
      <w:proofErr w:type="spellStart"/>
      <w:r w:rsidRPr="003D6548">
        <w:t>moi</w:t>
      </w:r>
      <w:proofErr w:type="spellEnd"/>
      <w:r w:rsidRPr="003D6548">
        <w:t xml:space="preserve"> je, ton </w:t>
      </w:r>
      <w:proofErr w:type="spellStart"/>
      <w:r w:rsidRPr="003D6548">
        <w:t>père</w:t>
      </w:r>
      <w:proofErr w:type="spellEnd"/>
      <w:r w:rsidRPr="003D6548">
        <w:t xml:space="preserve"> il is characteristic of FF. This can also be seen in topicalization  </w:t>
      </w:r>
      <w:proofErr w:type="gramStart"/>
      <w:r w:rsidRPr="003D6548">
        <w:t>e.g.</w:t>
      </w:r>
      <w:proofErr w:type="gramEnd"/>
      <w:r w:rsidRPr="003D6548">
        <w:t xml:space="preserve"> </w:t>
      </w:r>
      <w:proofErr w:type="spellStart"/>
      <w:r w:rsidRPr="003D6548">
        <w:rPr>
          <w:b/>
          <w:bCs/>
        </w:rPr>
        <w:t>Cet</w:t>
      </w:r>
      <w:proofErr w:type="spellEnd"/>
      <w:r w:rsidRPr="003D6548">
        <w:rPr>
          <w:b/>
          <w:bCs/>
        </w:rPr>
        <w:t xml:space="preserve"> homme</w:t>
      </w:r>
      <w:r w:rsidRPr="003D6548">
        <w:t xml:space="preserve">, je </w:t>
      </w:r>
      <w:proofErr w:type="spellStart"/>
      <w:r w:rsidRPr="003D6548">
        <w:rPr>
          <w:b/>
          <w:bCs/>
        </w:rPr>
        <w:t>l'</w:t>
      </w:r>
      <w:r w:rsidRPr="003D6548">
        <w:t>ai</w:t>
      </w:r>
      <w:proofErr w:type="spellEnd"/>
      <w:r w:rsidRPr="003D6548">
        <w:t xml:space="preserve"> vu </w:t>
      </w:r>
      <w:proofErr w:type="spellStart"/>
      <w:r w:rsidRPr="003D6548">
        <w:t>très</w:t>
      </w:r>
      <w:proofErr w:type="spellEnd"/>
      <w:r w:rsidRPr="003D6548">
        <w:t xml:space="preserve"> </w:t>
      </w:r>
      <w:proofErr w:type="spellStart"/>
      <w:r w:rsidRPr="003D6548">
        <w:t>souvent</w:t>
      </w:r>
      <w:proofErr w:type="spellEnd"/>
      <w:r w:rsidRPr="003D6548">
        <w: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3ACEFC19" w14:textId="77777777" w:rsidR="00C0526C" w:rsidRPr="003D6548" w:rsidRDefault="00C0526C" w:rsidP="00C0526C">
      <w:r w:rsidRPr="003D6548">
        <w:t xml:space="preserve">FF employs a high level of suffixes to denote agents and actors in speech context </w:t>
      </w:r>
      <w:proofErr w:type="gramStart"/>
      <w:r w:rsidRPr="003D6548">
        <w:t>e.g.</w:t>
      </w:r>
      <w:proofErr w:type="gramEnd"/>
      <w:r w:rsidRPr="003D6548">
        <w:t xml:space="preserve"> </w:t>
      </w:r>
      <w:proofErr w:type="spellStart"/>
      <w:r w:rsidRPr="003D6548">
        <w:t>chançard</w:t>
      </w:r>
      <w:proofErr w:type="spellEnd"/>
      <w:r w:rsidRPr="003D6548">
        <w:t xml:space="preserve">, </w:t>
      </w:r>
      <w:proofErr w:type="spellStart"/>
      <w:r w:rsidRPr="003D6548">
        <w:t>gueulard</w:t>
      </w:r>
      <w:proofErr w:type="spellEnd"/>
      <w:r w:rsidRPr="003D6548">
        <w:t xml:space="preserve">, </w:t>
      </w:r>
      <w:proofErr w:type="spellStart"/>
      <w:r w:rsidRPr="003D6548">
        <w:t>motard</w:t>
      </w:r>
      <w:proofErr w:type="spellEnd"/>
      <w:r w:rsidRPr="003D6548">
        <w:t>. This also includes the diminutive suffixes such as -</w:t>
      </w:r>
      <w:proofErr w:type="spellStart"/>
      <w:r w:rsidRPr="003D6548">
        <w:t>et</w:t>
      </w:r>
      <w:proofErr w:type="spellEnd"/>
      <w:r w:rsidRPr="003D6548">
        <w:t xml:space="preserve">, </w:t>
      </w:r>
      <w:proofErr w:type="spellStart"/>
      <w:r w:rsidRPr="003D6548">
        <w:t>ette</w:t>
      </w:r>
      <w:proofErr w:type="spellEnd"/>
      <w:r w:rsidRPr="003D6548">
        <w:t xml:space="preserve">, </w:t>
      </w:r>
      <w:proofErr w:type="spellStart"/>
      <w:r w:rsidRPr="003D6548">
        <w:t>ot</w:t>
      </w:r>
      <w:proofErr w:type="spellEnd"/>
      <w:r w:rsidRPr="003D6548">
        <w:t xml:space="preserve">,  etc. Reduplication is not only present among pronouns, but nouns </w:t>
      </w:r>
      <w:proofErr w:type="gramStart"/>
      <w:r w:rsidRPr="003D6548">
        <w:t>e.g..</w:t>
      </w:r>
      <w:proofErr w:type="gramEnd"/>
      <w:r w:rsidRPr="003D6548">
        <w:t xml:space="preserve"> </w:t>
      </w:r>
      <w:proofErr w:type="spellStart"/>
      <w:r w:rsidRPr="003D6548">
        <w:t>fla-fla</w:t>
      </w:r>
      <w:proofErr w:type="spellEnd"/>
      <w:r w:rsidRPr="003D6548">
        <w:t xml:space="preserve">, </w:t>
      </w:r>
      <w:proofErr w:type="spellStart"/>
      <w:r w:rsidRPr="003D6548">
        <w:t>ronron</w:t>
      </w:r>
      <w:proofErr w:type="spellEnd"/>
      <w:r w:rsidRPr="003D6548">
        <w:t xml:space="preserve">, kif-kif, etc.  </w:t>
      </w:r>
    </w:p>
    <w:p w14:paraId="27B10C11" w14:textId="626849AE" w:rsidR="0011112B" w:rsidRPr="003D6548" w:rsidRDefault="00C0526C" w:rsidP="00F2246D">
      <w:r w:rsidRPr="003D6548">
        <w:lastRenderedPageBreak/>
        <w:t>Due to the spontaneous nature of FF, speakers tend to avoid overly complex expression  when communicating strong feelings. This leads to a high number of simplified expressions, metaphors using animals and using adverbs to atypically as intensifiers</w:t>
      </w:r>
      <w:r w:rsidR="0011112B" w:rsidRPr="003D6548">
        <w:t>. FF is usually a spoken,  not a written variant This spontaneity is due to FF and the following FP being directly descended from Vulgar Latin, which  itself was the primary spoken register of Latin</w:t>
      </w:r>
      <w:r w:rsidR="00BB63A5" w:rsidRPr="003D6548">
        <w:t xml:space="preserve"> </w:t>
      </w:r>
      <w:r w:rsidR="00BB63A5" w:rsidRPr="003D6548">
        <w:fldChar w:fldCharType="begin"/>
      </w:r>
      <w:r w:rsidR="009369D8"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B63A5" w:rsidRPr="003D6548">
        <w:fldChar w:fldCharType="separate"/>
      </w:r>
      <w:r w:rsidR="00BB63A5" w:rsidRPr="003D6548">
        <w:t>(Müller, 1975)</w:t>
      </w:r>
      <w:r w:rsidR="00BB63A5" w:rsidRPr="003D6548">
        <w:fldChar w:fldCharType="end"/>
      </w:r>
      <w:r w:rsidR="00BB63A5" w:rsidRPr="003D6548">
        <w:t xml:space="preserve">.  </w:t>
      </w:r>
    </w:p>
    <w:p w14:paraId="7D4C9539" w14:textId="16438A5E" w:rsidR="001B132F" w:rsidRPr="003D6548" w:rsidRDefault="001B132F" w:rsidP="006C052C">
      <w:pPr>
        <w:pStyle w:val="berschrift2"/>
      </w:pPr>
      <w:bookmarkStart w:id="28" w:name="_Toc78788165"/>
      <w:r w:rsidRPr="003D6548">
        <w:t>Français Populaire</w:t>
      </w:r>
      <w:bookmarkEnd w:id="28"/>
      <w:r w:rsidRPr="003D6548">
        <w:t xml:space="preserve"> </w:t>
      </w:r>
    </w:p>
    <w:p w14:paraId="745C2B84" w14:textId="6E8B84C6" w:rsidR="00B309C9" w:rsidRPr="003D6548" w:rsidRDefault="002A18C6" w:rsidP="00B309C9">
      <w:r w:rsidRPr="003D6548">
        <w:t>FP</w:t>
      </w:r>
      <w:r w:rsidR="00BB63A5" w:rsidRPr="003D6548">
        <w:t xml:space="preserve"> is one  step about FB, but like FV, is not considered to be proper French. This means that they do not meet the requirements set by the norms or bon usage. Since FP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B309C9" w:rsidRPr="003D6548">
        <w:t xml:space="preserve"> </w:t>
      </w:r>
    </w:p>
    <w:p w14:paraId="1FF3A1CA" w14:textId="7E1949BB" w:rsidR="007739F5" w:rsidRPr="003D6548" w:rsidRDefault="00BB63A5" w:rsidP="00B309C9">
      <w:r w:rsidRPr="003D6548">
        <w:t xml:space="preserve">This is because FP is not consistent with FC, but rather within itself and presents grammar and orthography that while deviant, are internally consistent. </w:t>
      </w:r>
      <w:r w:rsidR="00B309C9" w:rsidRPr="003D6548">
        <w:t xml:space="preserve"> </w:t>
      </w:r>
      <w:r w:rsidR="007739F5" w:rsidRPr="003D6548">
        <w:t>Historically speaking, this along with FF, arose as a language of the people</w:t>
      </w:r>
      <w:r w:rsidR="007A0D99" w:rsidRPr="003D6548">
        <w:t>, meaning those who belonged to neither clergy nor nobility.</w:t>
      </w:r>
      <w:r w:rsidR="007739F5" w:rsidRPr="003D6548">
        <w:t xml:space="preserve"> </w:t>
      </w:r>
      <w:r w:rsidR="007A0D99" w:rsidRPr="003D6548">
        <w:t>There speech was</w:t>
      </w:r>
      <w:r w:rsidR="007739F5" w:rsidRPr="003D6548">
        <w:t xml:space="preserve">  therefore more commonly referred to as “</w:t>
      </w:r>
      <w:proofErr w:type="spellStart"/>
      <w:r w:rsidR="007739F5" w:rsidRPr="003D6548">
        <w:t>lanuge</w:t>
      </w:r>
      <w:proofErr w:type="spellEnd"/>
      <w:r w:rsidR="007739F5" w:rsidRPr="003D6548">
        <w:t xml:space="preserve"> du </w:t>
      </w:r>
      <w:proofErr w:type="spellStart"/>
      <w:r w:rsidR="007739F5" w:rsidRPr="003D6548">
        <w:t>peuple</w:t>
      </w:r>
      <w:proofErr w:type="spellEnd"/>
      <w:r w:rsidR="007739F5" w:rsidRPr="003D6548">
        <w:t>”</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7A386F85" w:rsidR="00EE1A0F" w:rsidRPr="003D6548" w:rsidRDefault="00B309C9" w:rsidP="00EE1A0F">
      <w:r w:rsidRPr="003D6548">
        <w:t xml:space="preserve">Since communication is more important than grammatical correctness, FP displays a tendency to forgo the norms set forth by FC and adhered to by FF. Verbal phrases are often formed without their corresponding personal pronouns. The appropriate auxiliary verbs, </w:t>
      </w:r>
      <w:proofErr w:type="spellStart"/>
      <w:r w:rsidRPr="003D6548">
        <w:t>avoir</w:t>
      </w:r>
      <w:proofErr w:type="spellEnd"/>
      <w:r w:rsidRPr="003D6548">
        <w:t xml:space="preserve"> and </w:t>
      </w:r>
      <w:proofErr w:type="spellStart"/>
      <w:r w:rsidRPr="003D6548">
        <w:t>être</w:t>
      </w:r>
      <w:proofErr w:type="spellEnd"/>
      <w:r w:rsidRPr="003D6548">
        <w:t xml:space="preserve">, are used interchangeably. Nominal congruence with respect to gender and number  are ignored or forgotten all together. The </w:t>
      </w:r>
      <w:proofErr w:type="spellStart"/>
      <w:r w:rsidRPr="003D6548">
        <w:t>subjunctif</w:t>
      </w:r>
      <w:proofErr w:type="spellEnd"/>
      <w:r w:rsidRPr="003D6548">
        <w:t xml:space="preserve"> is only employed when a strong desired is expressed as would be the case with </w:t>
      </w:r>
      <w:proofErr w:type="spellStart"/>
      <w:r w:rsidRPr="003D6548">
        <w:t>vouloir</w:t>
      </w:r>
      <w:proofErr w:type="spellEnd"/>
      <w:r w:rsidRPr="003D6548">
        <w:t xml:space="preserve">.  </w:t>
      </w:r>
      <w:r w:rsidR="00EE1A0F" w:rsidRPr="003D6548">
        <w:t>Relative pronouns and conjunctions involving que  tend to have a higher frequency  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EE1A0F" w:rsidRPr="003D6548">
        <w:t xml:space="preserve"> </w:t>
      </w:r>
    </w:p>
    <w:p w14:paraId="18EB6A48" w14:textId="704EEF54" w:rsidR="00EE1A0F" w:rsidRPr="003D6548" w:rsidRDefault="00EE1A0F" w:rsidP="0026458A">
      <w:r w:rsidRPr="003D6548">
        <w:t xml:space="preserve">Orthographically, there is strong preference of neglecting the spelling, especially when it is morphologically clear what the intended message is. </w:t>
      </w:r>
      <w:r w:rsidR="0026458A" w:rsidRPr="003D6548">
        <w:t>The most prominent example of this is the willingness to drop the ne of ne</w:t>
      </w:r>
      <w:r w:rsidR="00644756" w:rsidRPr="003D6548">
        <w:t>…</w:t>
      </w:r>
      <w:r w:rsidR="0026458A" w:rsidRPr="003D6548">
        <w:t xml:space="preserve">pas, using only  pas to express negation. </w:t>
      </w:r>
      <w:r w:rsidRPr="003D6548">
        <w:t>This is  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p>
    <w:p w14:paraId="04727DED" w14:textId="7A350010" w:rsidR="00B309C9" w:rsidRPr="003D6548" w:rsidRDefault="0026458A" w:rsidP="008A0149">
      <w:r w:rsidRPr="003D6548">
        <w:t xml:space="preserve">The </w:t>
      </w:r>
      <w:r w:rsidR="00E031F7" w:rsidRPr="003D6548">
        <w:t>lexicon</w:t>
      </w:r>
      <w:r w:rsidRPr="003D6548">
        <w:t xml:space="preserve"> of FP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A great deal of the words that occur within FP are known to most speakers; they only make up a small portion </w:t>
      </w:r>
      <w:r w:rsidR="00FC0FB4" w:rsidRPr="003D6548">
        <w:lastRenderedPageBreak/>
        <w:t>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  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3549AF" w:rsidRPr="003D6548">
        <w:t xml:space="preserve"> </w:t>
      </w:r>
    </w:p>
    <w:p w14:paraId="05CBD63F" w14:textId="5D18AC11" w:rsidR="00C94834" w:rsidRPr="003D6548" w:rsidRDefault="001B132F" w:rsidP="006C052C">
      <w:pPr>
        <w:pStyle w:val="berschrift2"/>
      </w:pPr>
      <w:bookmarkStart w:id="29" w:name="_Toc78788166"/>
      <w:r w:rsidRPr="003D6548">
        <w:t>Français Vulgaire</w:t>
      </w:r>
      <w:bookmarkEnd w:id="29"/>
    </w:p>
    <w:p w14:paraId="6EC77262" w14:textId="17A70548" w:rsidR="007C6DA1" w:rsidRPr="003D6548" w:rsidRDefault="00C94834" w:rsidP="00856E42">
      <w:r w:rsidRPr="003D6548">
        <w:t xml:space="preserve">FV is lowest register both in terms of prestige and formality. It is therefore often referred to as </w:t>
      </w:r>
      <w:r w:rsidRPr="003D6548">
        <w:rPr>
          <w:i/>
          <w:iCs/>
        </w:rPr>
        <w:t xml:space="preserve">vulgaire, bas, </w:t>
      </w:r>
      <w:proofErr w:type="spellStart"/>
      <w:r w:rsidRPr="003D6548">
        <w:rPr>
          <w:i/>
          <w:iCs/>
        </w:rPr>
        <w:t>grossier</w:t>
      </w:r>
      <w:proofErr w:type="spellEnd"/>
      <w:r w:rsidRPr="003D6548">
        <w:rPr>
          <w:i/>
          <w:iCs/>
        </w:rPr>
        <w:t>, trivial, obscene</w:t>
      </w:r>
      <w:r w:rsidRPr="003D6548">
        <w:t xml:space="preserve">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w:t>
      </w:r>
      <w:proofErr w:type="gramStart"/>
      <w:r w:rsidR="00F51C26" w:rsidRPr="003D6548">
        <w:t>FV</w:t>
      </w:r>
      <w:proofErr w:type="gramEnd"/>
      <w:r w:rsidR="00F51C26" w:rsidRPr="003D6548">
        <w:t xml:space="preserve"> and its components are generally known to all speakers of French, </w:t>
      </w:r>
      <w:proofErr w:type="spellStart"/>
      <w:r w:rsidR="00F51C26" w:rsidRPr="003D6548">
        <w:t>where as</w:t>
      </w:r>
      <w:proofErr w:type="spellEnd"/>
      <w:r w:rsidR="00F51C26" w:rsidRPr="003D6548">
        <w:t xml:space="preserve"> FA is restricted to certain milieus.</w:t>
      </w:r>
      <w:r w:rsidR="00856E42" w:rsidRPr="003D6548">
        <w:t xml:space="preserve"> Interjections, expressions of displeasure, Expletives are present throughout FV.</w:t>
      </w:r>
    </w:p>
    <w:p w14:paraId="3D1B2E1A" w14:textId="780738D7" w:rsidR="008A0149" w:rsidRPr="003D6548" w:rsidRDefault="00F51C26" w:rsidP="008A0149">
      <w:r w:rsidRPr="003D6548">
        <w:t>FA is</w:t>
      </w:r>
      <w:r w:rsidR="00856E42" w:rsidRPr="003D6548">
        <w:t xml:space="preserve"> therefore</w:t>
      </w:r>
      <w:r w:rsidRPr="003D6548">
        <w:t xml:space="preserve">  avoided whenever possible as it is in direct opposition to social norms regarding etiquette due to how it can be used to described things in an indecent manner.</w:t>
      </w:r>
      <w:r w:rsidR="007C6DA1" w:rsidRPr="003D6548">
        <w:t xml:space="preserve"> It is notable for its lack  of  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p>
    <w:p w14:paraId="073E420A" w14:textId="3DE1B2D7" w:rsidR="008A0149" w:rsidRPr="003D6548" w:rsidRDefault="008A0149" w:rsidP="006C052C">
      <w:pPr>
        <w:pStyle w:val="berschrift2"/>
      </w:pPr>
      <w:bookmarkStart w:id="30" w:name="_Toc78788167"/>
      <w:r w:rsidRPr="003D6548">
        <w:t>Argot</w:t>
      </w:r>
      <w:bookmarkEnd w:id="30"/>
      <w:r w:rsidRPr="003D6548">
        <w:t xml:space="preserve"> </w:t>
      </w:r>
    </w:p>
    <w:p w14:paraId="209D74F6" w14:textId="3812A78B"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 xml:space="preserve">is considered to a cryptic languag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2E2BF626" w:rsidR="008D3003" w:rsidRPr="003D6548" w:rsidRDefault="008D3003" w:rsidP="008D3003">
      <w:r w:rsidRPr="003D6548">
        <w:t xml:space="preserve">Argot employs metonym to a high degree by applying descriptions of food to refer to the body. It also displays a high willingness to import loan words  from  dialects as well as other languages.  The high number of Synonyms and </w:t>
      </w:r>
      <w:proofErr w:type="spellStart"/>
      <w:r w:rsidRPr="003D6548">
        <w:t>polysems</w:t>
      </w:r>
      <w:proofErr w:type="spellEnd"/>
      <w:r w:rsidRPr="003D6548">
        <w:t xml:space="preserve"> are als a byproduct of  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22333D94" w14:textId="7FA11AFB" w:rsidR="008D3003" w:rsidRPr="003D6548" w:rsidRDefault="008D3003" w:rsidP="008D3003">
      <w:r w:rsidRPr="003D6548">
        <w:tab/>
        <w:t xml:space="preserve">Argot is for all intents and purposes a LP as the need to record speech in a written form was completely secondary.  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The extreme degree to which argot changes is also a defining feature. This is most likely due  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0A546B05" w14:textId="77777777" w:rsidR="00ED0642" w:rsidRPr="003D6548" w:rsidRDefault="00ED0642" w:rsidP="00ED0642">
      <w:pPr>
        <w:ind w:firstLine="0"/>
      </w:pPr>
    </w:p>
    <w:p w14:paraId="5BDCA85B" w14:textId="2A875111" w:rsidR="008A0149" w:rsidRPr="003D6548" w:rsidRDefault="00CC69FA" w:rsidP="006C052C">
      <w:pPr>
        <w:pStyle w:val="berschrift2"/>
      </w:pPr>
      <w:bookmarkStart w:id="31" w:name="_Toc78788168"/>
      <w:proofErr w:type="spellStart"/>
      <w:r w:rsidRPr="003D6548">
        <w:lastRenderedPageBreak/>
        <w:t>Langues</w:t>
      </w:r>
      <w:proofErr w:type="spellEnd"/>
      <w:r w:rsidRPr="003D6548">
        <w:t xml:space="preserve"> techniques</w:t>
      </w:r>
      <w:bookmarkEnd w:id="31"/>
      <w:r w:rsidRPr="003D6548">
        <w:t xml:space="preserve"> </w:t>
      </w:r>
    </w:p>
    <w:p w14:paraId="18D2B652" w14:textId="3EDC3FF4" w:rsidR="006C052C" w:rsidRPr="003D6548" w:rsidRDefault="00CC69FA" w:rsidP="00624E85">
      <w:r w:rsidRPr="003D6548">
        <w:t xml:space="preserve">LT </w:t>
      </w:r>
      <w:r w:rsidR="00E4178C" w:rsidRPr="003D6548">
        <w:t>is often grouped together with argot and were historically seen as being one and  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 xml:space="preserve">. LT can be viewed as a microcosmos of sorts </w:t>
      </w:r>
      <w:r w:rsidR="00624E85" w:rsidRPr="003D6548">
        <w:t xml:space="preserve">as there exist two poles within LT. LT can be used to explain theoretical concepts to those who are from the same field, or a reduction in complexity is introduced </w:t>
      </w:r>
      <w:r w:rsidR="00404374" w:rsidRPr="003D6548">
        <w:t>i.e.,</w:t>
      </w:r>
      <w:r w:rsidR="00624E85" w:rsidRPr="003D6548">
        <w:t xml:space="preserve"> vulgarization. This makes LT more readily available to those who are not from a specific scientific field.  </w:t>
      </w:r>
    </w:p>
    <w:p w14:paraId="7D9EA09C" w14:textId="64658656" w:rsidR="00404374" w:rsidRPr="003D6548" w:rsidRDefault="00404374" w:rsidP="00624E85">
      <w:r w:rsidRPr="003D6548">
        <w:t xml:space="preserve">A defining trait of LT is the need to develop new terminology as the field of science is ever growing.  This is done </w:t>
      </w:r>
      <w:r w:rsidR="00DC797E" w:rsidRPr="003D6548">
        <w:t>using</w:t>
      </w:r>
      <w:r w:rsidRPr="003D6548">
        <w:t xml:space="preserve"> complex use of morphological constructions. </w:t>
      </w:r>
      <w:r w:rsidR="00DC797E" w:rsidRPr="003D6548">
        <w:t xml:space="preserve"> 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 xml:space="preserve">.. </w:t>
      </w:r>
    </w:p>
    <w:p w14:paraId="20AEEF6F" w14:textId="1257EE18" w:rsidR="00DC797E" w:rsidRPr="003D6548" w:rsidRDefault="00DC797E" w:rsidP="00624E85">
      <w:r w:rsidRPr="003D6548">
        <w:t xml:space="preserve">The syntax and vocabulary of LT are quite rigid, more so than that of FC, since precision in scientific fields is key. The syntactical structures are not per se complex. It also displays a high level of words that express causality, which is to be expected as the goal of most LT is to explain causality in nature. </w:t>
      </w:r>
    </w:p>
    <w:p w14:paraId="5255C7D0" w14:textId="77777777" w:rsidR="00DC797E" w:rsidRPr="003D6548" w:rsidRDefault="00DC797E" w:rsidP="00624E85"/>
    <w:p w14:paraId="44DA7E45" w14:textId="2D479AFC" w:rsidR="00CC69FA" w:rsidRPr="003D6548" w:rsidRDefault="00CC69FA" w:rsidP="00664EF1">
      <w:pPr>
        <w:ind w:left="1208" w:hanging="357"/>
      </w:pPr>
      <w:r w:rsidRPr="003D6548">
        <w:br w:type="page"/>
      </w:r>
    </w:p>
    <w:p w14:paraId="75C21228" w14:textId="4C25E139" w:rsidR="0073720D" w:rsidRPr="003D6548" w:rsidRDefault="003D2C3B" w:rsidP="00A252F1">
      <w:pPr>
        <w:pStyle w:val="berschrift1"/>
      </w:pPr>
      <w:bookmarkStart w:id="32" w:name="_Toc75691426"/>
      <w:bookmarkStart w:id="33" w:name="_Toc75691572"/>
      <w:bookmarkStart w:id="34" w:name="_Toc78788169"/>
      <w:r w:rsidRPr="003D6548">
        <w:lastRenderedPageBreak/>
        <w:t>The</w:t>
      </w:r>
      <w:r w:rsidR="009B7531" w:rsidRPr="003D6548">
        <w:t xml:space="preserve"> French </w:t>
      </w:r>
      <w:r w:rsidRPr="003D6548">
        <w:t xml:space="preserve">Language </w:t>
      </w:r>
      <w:r w:rsidR="009B7531" w:rsidRPr="003D6548">
        <w:t>Corpora</w:t>
      </w:r>
      <w:bookmarkEnd w:id="32"/>
      <w:bookmarkEnd w:id="33"/>
      <w:bookmarkEnd w:id="34"/>
      <w:r w:rsidRPr="003D6548">
        <w:t xml:space="preserve"> </w:t>
      </w:r>
    </w:p>
    <w:p w14:paraId="5D584E6E" w14:textId="4D50CDD3"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  this</w:t>
      </w:r>
      <w:r w:rsidRPr="003D6548">
        <w:t xml:space="preserve">, some concessions and compromises must be made </w:t>
      </w:r>
      <w:r w:rsidR="00664EF1" w:rsidRPr="003D6548">
        <w:t>for</w:t>
      </w:r>
      <w:r w:rsidRPr="003D6548">
        <w:t xml:space="preserve"> the subsequent chapters to be sound. </w:t>
      </w:r>
    </w:p>
    <w:p w14:paraId="1FC5BE76" w14:textId="19224DF8"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might be an eventual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the age 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273A863D" w14:textId="1FA803EC" w:rsidR="0073720D" w:rsidRPr="003D6548" w:rsidRDefault="0073720D" w:rsidP="00A252F1">
      <w:pPr>
        <w:ind w:firstLine="360"/>
      </w:pPr>
      <w:r w:rsidRPr="003D6548">
        <w:t xml:space="preserve">Lastly, even though Metropolitan French is the object language, there is no feasible way to know if a speaker is completely in line with this standard. Seeing as how the internet is an open platform, and therefore not bound to geographical  constraints, it is plausible that speakers of other </w:t>
      </w:r>
      <w:r w:rsidR="00806E31" w:rsidRPr="003D6548">
        <w:t>varieties</w:t>
      </w:r>
      <w:r w:rsidRPr="003D6548">
        <w:t xml:space="preserve"> have partaken in the conversations. </w:t>
      </w:r>
      <w:r w:rsidR="00806E31" w:rsidRPr="003D6548">
        <w:t xml:space="preserve"> </w:t>
      </w:r>
    </w:p>
    <w:p w14:paraId="7293C195" w14:textId="23B989B9" w:rsidR="00A252F1" w:rsidRPr="003D6548" w:rsidRDefault="00715F8F" w:rsidP="00A252F1">
      <w:pPr>
        <w:pStyle w:val="berschrift2"/>
        <w:rPr>
          <w:szCs w:val="24"/>
        </w:rPr>
      </w:pPr>
      <w:bookmarkStart w:id="35" w:name="_Toc75691427"/>
      <w:bookmarkStart w:id="36" w:name="_Toc75691573"/>
      <w:bookmarkStart w:id="37" w:name="_Toc78788170"/>
      <w:r w:rsidRPr="003D6548">
        <w:rPr>
          <w:szCs w:val="24"/>
        </w:rPr>
        <w:t>Data Sets</w:t>
      </w:r>
      <w:bookmarkEnd w:id="35"/>
      <w:bookmarkEnd w:id="36"/>
      <w:bookmarkEnd w:id="37"/>
      <w:r w:rsidRPr="003D6548">
        <w:rPr>
          <w:szCs w:val="24"/>
        </w:rPr>
        <w:t xml:space="preserve"> </w:t>
      </w:r>
    </w:p>
    <w:p w14:paraId="40737537" w14:textId="27FAE0FF" w:rsidR="00A252F1" w:rsidRPr="003D6548" w:rsidRDefault="00A252F1" w:rsidP="00A252F1">
      <w:r w:rsidRPr="003D6548">
        <w:t xml:space="preserve">There are three primary data sets that will be the focus of the linguistic analysis: </w:t>
      </w:r>
      <w:r w:rsidR="00A122F4" w:rsidRPr="003D6548">
        <w:rPr>
          <w:i/>
          <w:iCs/>
        </w:rPr>
        <w:t>eB</w:t>
      </w:r>
      <w:r w:rsidRPr="003D6548">
        <w:rPr>
          <w:i/>
          <w:iCs/>
        </w:rPr>
        <w:t>ay petites annonces</w:t>
      </w:r>
      <w:r w:rsidRPr="003D6548">
        <w:t xml:space="preserve">, </w:t>
      </w:r>
      <w:r w:rsidRPr="003D6548">
        <w:rPr>
          <w:i/>
          <w:iCs/>
        </w:rPr>
        <w:t>CMR-wikiconflits</w:t>
      </w:r>
      <w:r w:rsidRPr="003D6548">
        <w:t xml:space="preserve"> and  </w:t>
      </w:r>
      <w:r w:rsidRPr="003D6548">
        <w:rPr>
          <w:i/>
          <w:iCs/>
        </w:rPr>
        <w:t>88milsms</w:t>
      </w:r>
      <w:r w:rsidRPr="003D6548">
        <w:t xml:space="preserve">. </w:t>
      </w:r>
    </w:p>
    <w:p w14:paraId="62DF6013" w14:textId="057C3D80" w:rsidR="00E218AB" w:rsidRPr="003D6548" w:rsidRDefault="00A122F4" w:rsidP="00524949">
      <w:r w:rsidRPr="003D6548">
        <w:t xml:space="preserve">The EPA corpus was compiled by the department of Romance studies at the  University of Potsdam. It is a collection of around 1256 </w:t>
      </w:r>
      <w:r w:rsidRPr="003D6548">
        <w:rPr>
          <w:i/>
          <w:iCs/>
        </w:rPr>
        <w:t>petites annonces</w:t>
      </w:r>
      <w:r w:rsidRPr="003D6548">
        <w:t>, online action listings</w:t>
      </w:r>
      <w:r w:rsidR="00D5665A" w:rsidRPr="003D6548">
        <w:t xml:space="preserve"> from the online auction platform eBay</w:t>
      </w:r>
      <w:r w:rsidRPr="003D6548">
        <w:t>.</w:t>
      </w:r>
      <w:r w:rsidR="00D5665A" w:rsidRPr="003D6548">
        <w:t xml:space="preserve"> There are four subcorpora within EPA. </w:t>
      </w:r>
      <w:r w:rsidR="00E218AB" w:rsidRPr="003D6548">
        <w:t xml:space="preserve">The first three subcorpora deal with housing, vehicles, clothing, </w:t>
      </w:r>
      <w:r w:rsidR="00E218AB" w:rsidRPr="003D6548">
        <w:lastRenderedPageBreak/>
        <w:t xml:space="preserve">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CB2E479" w:rsidR="00911813" w:rsidRPr="003D6548" w:rsidRDefault="00D5665A" w:rsidP="00911813">
      <w:r w:rsidRPr="003D6548">
        <w:t>The first</w:t>
      </w:r>
      <w:r w:rsidR="00911813" w:rsidRPr="003D6548">
        <w:t xml:space="preserve"> (</w:t>
      </w:r>
      <w:proofErr w:type="spellStart"/>
      <w:r w:rsidR="00911813" w:rsidRPr="003D6548">
        <w:t>e05p</w:t>
      </w:r>
      <w:proofErr w:type="spellEnd"/>
      <w:r w:rsidR="00911813" w:rsidRPr="003D6548">
        <w:t>)</w:t>
      </w:r>
      <w:r w:rsidRPr="003D6548">
        <w:t xml:space="preserve"> is from 2005 and contains around 300 lists from private users. The second and third</w:t>
      </w:r>
      <w:r w:rsidR="00911813" w:rsidRPr="003D6548">
        <w:t>, collectively known as (</w:t>
      </w:r>
      <w:proofErr w:type="spellStart"/>
      <w:r w:rsidR="00911813" w:rsidRPr="003D6548">
        <w:t>e17p</w:t>
      </w:r>
      <w:proofErr w:type="spellEnd"/>
      <w:r w:rsidR="00911813" w:rsidRPr="003D6548">
        <w:t xml:space="preserve">) </w:t>
      </w:r>
      <w:r w:rsidRPr="003D6548">
        <w:t xml:space="preserve">are from 2017 which feature 300 listings from both private as well as professional. The final corpus is from 2018 </w:t>
      </w:r>
      <w:r w:rsidR="00911813" w:rsidRPr="003D6548">
        <w:t>(</w:t>
      </w:r>
      <w:proofErr w:type="spellStart"/>
      <w:r w:rsidR="00911813" w:rsidRPr="003D6548">
        <w:t>e18v</w:t>
      </w:r>
      <w:proofErr w:type="spellEnd"/>
      <w:r w:rsidR="00911813" w:rsidRPr="003D6548">
        <w:t xml:space="preserve">) </w:t>
      </w:r>
      <w:r w:rsidRPr="003D6548">
        <w:t xml:space="preserve">and only has 365 listings from private users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76170ACC" w:rsidR="009D66DD" w:rsidRPr="003D6548" w:rsidRDefault="00911813" w:rsidP="00B964AD">
      <w:r w:rsidRPr="003D6548">
        <w:t xml:space="preserve">Private users were those who had less than 200 reviews as of 2005, and over 200 were considered to  be professional users. This process was replicated in 2017. The final corpus was gathered using a web scraping tool called </w:t>
      </w:r>
      <w:proofErr w:type="spellStart"/>
      <w:r w:rsidRPr="003D6548">
        <w:t>ParseHub</w:t>
      </w:r>
      <w:proofErr w:type="spellEnd"/>
      <w:r w:rsidRPr="003D6548">
        <w:t xml:space="preserve">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30F0953D" w:rsidR="002342EF" w:rsidRPr="003D6548" w:rsidRDefault="00A45020" w:rsidP="00A45020">
      <w:r w:rsidRPr="003D6548">
        <w:t>The next two corpora are distinct in nature but have provided and gathered by the CoMeRe Repository.</w:t>
      </w:r>
      <w:r w:rsidR="002342EF" w:rsidRPr="003D6548">
        <w:t xml:space="preserve"> The aim of CoMeRe is “</w:t>
      </w:r>
      <w:bookmarkStart w:id="38" w:name="rc"/>
      <w:r w:rsidR="002342EF" w:rsidRPr="003D6548">
        <w:t>to gather different corpora that represent the forms of communication in French on different networks (Internet, phone, etc.), all structured and informed in the same way, diffused in open access formats for research purposes.</w:t>
      </w:r>
      <w:bookmarkEnd w:id="38"/>
      <w:r w:rsidR="002342EF" w:rsidRPr="003D6548">
        <w:t xml:space="preserve">”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DE46D16" w:rsidR="007E25D2" w:rsidRPr="003D6548" w:rsidRDefault="00A45020" w:rsidP="007E25D2">
      <w:r w:rsidRPr="003D6548">
        <w:t xml:space="preserve"> The first of the two, </w:t>
      </w:r>
      <w:proofErr w:type="spellStart"/>
      <w:r w:rsidR="00B964AD" w:rsidRPr="003D6548">
        <w:rPr>
          <w:i/>
          <w:iCs/>
        </w:rPr>
        <w:t>CMRW</w:t>
      </w:r>
      <w:proofErr w:type="spellEnd"/>
      <w:r w:rsidR="00B964AD" w:rsidRPr="003D6548">
        <w:rPr>
          <w:i/>
          <w:iCs/>
        </w:rPr>
        <w:t xml:space="preserve"> </w:t>
      </w:r>
      <w:r w:rsidR="00B964AD" w:rsidRPr="003D6548">
        <w:t>spans from 2004 to 2014 and</w:t>
      </w:r>
      <w:r w:rsidR="00B964AD" w:rsidRPr="003D6548">
        <w:rPr>
          <w:i/>
          <w:iCs/>
        </w:rPr>
        <w:t xml:space="preserve"> </w:t>
      </w:r>
      <w:r w:rsidR="00B964AD" w:rsidRPr="003D6548">
        <w:t>contains discussions about the wikipedia article “</w:t>
      </w:r>
      <w:bookmarkStart w:id="39" w:name="bref"/>
      <w:r w:rsidR="00B964AD" w:rsidRPr="003D6548">
        <w:t>Quotient intellectuel</w:t>
      </w:r>
      <w:bookmarkEnd w:id="39"/>
      <w:r w:rsidR="00B964AD" w:rsidRPr="003D6548">
        <w:t xml:space="preserve">”. </w:t>
      </w:r>
      <w:r w:rsidR="000F2E44" w:rsidRPr="003D6548">
        <w:t>It contains around 52 participants, 170 contributions and 20 000 tokens.</w:t>
      </w:r>
      <w:r w:rsidR="007E25D2" w:rsidRPr="003D6548">
        <w:t xml:space="preserve">  </w:t>
      </w:r>
      <w:r w:rsidR="000F2E44" w:rsidRPr="003D6548">
        <w:t xml:space="preserve"> </w:t>
      </w:r>
    </w:p>
    <w:p w14:paraId="03979DBA" w14:textId="5F39A461" w:rsidR="009D66DD" w:rsidRPr="003D6548" w:rsidRDefault="00A45020" w:rsidP="00A45020">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 xml:space="preserve">ikipedia, the information presented may not be factually correct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pose a problem as the accuracy of the information is irrelevant with respect to its orality and literacy.</w:t>
      </w:r>
    </w:p>
    <w:p w14:paraId="175246FA" w14:textId="66D9126F" w:rsidR="002E0D19" w:rsidRPr="003D6548" w:rsidRDefault="007E25D2" w:rsidP="00A45020">
      <w:r w:rsidRPr="003D6548">
        <w:t xml:space="preserve">The second is </w:t>
      </w:r>
      <w:r w:rsidRPr="003D6548">
        <w:rPr>
          <w:i/>
          <w:iCs/>
        </w:rPr>
        <w:t xml:space="preserve">88milsms </w:t>
      </w:r>
      <w:r w:rsidRPr="003D6548">
        <w:t>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  Al (201</w:t>
      </w:r>
      <w:r w:rsidR="002E0D19" w:rsidRPr="003D6548">
        <w:t>4</w:t>
      </w:r>
      <w:r w:rsidRPr="003D6548">
        <w:t>)</w:t>
      </w:r>
      <w:r w:rsidR="002E0D19" w:rsidRPr="003D6548">
        <w:t xml:space="preserve">.  The SMS donors were asked to participate in a questionnaire that asked them a host of questions, including ,  but limited to,  about the languages they speak, their telephone number, their profession, how they communicate through SMS, the frequency of their communication  and what their opinions of SMS communication are. </w:t>
      </w:r>
    </w:p>
    <w:p w14:paraId="11A64EA1" w14:textId="77777777" w:rsidR="00A252F1" w:rsidRPr="003D6548" w:rsidRDefault="002E0D19" w:rsidP="007D32DC">
      <w:r w:rsidRPr="003D6548">
        <w:lastRenderedPageBreak/>
        <w:t xml:space="preserve">This French corpus was created as part of a greater project from </w:t>
      </w:r>
      <w:proofErr w:type="spellStart"/>
      <w:r w:rsidRPr="003D6548">
        <w:t>sud4science</w:t>
      </w:r>
      <w:proofErr w:type="spellEnd"/>
      <w:r w:rsidRPr="003D6548">
        <w:t xml:space="preserv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2CDF1DFC" w14:textId="3993A53E" w:rsidR="00171DE2" w:rsidRPr="003D6548" w:rsidRDefault="003D2C3B" w:rsidP="00B85DF0">
      <w:pPr>
        <w:pStyle w:val="berschrift2"/>
        <w:rPr>
          <w:szCs w:val="24"/>
        </w:rPr>
      </w:pPr>
      <w:bookmarkStart w:id="40" w:name="_Toc75691428"/>
      <w:bookmarkStart w:id="41" w:name="_Toc75691574"/>
      <w:bookmarkStart w:id="42" w:name="_Toc78788171"/>
      <w:r w:rsidRPr="003D6548">
        <w:rPr>
          <w:szCs w:val="24"/>
        </w:rPr>
        <w:t>Pre</w:t>
      </w:r>
      <w:r w:rsidR="00715F8F" w:rsidRPr="003D6548">
        <w:rPr>
          <w:szCs w:val="24"/>
        </w:rPr>
        <w:t>-</w:t>
      </w:r>
      <w:r w:rsidRPr="003D6548">
        <w:rPr>
          <w:szCs w:val="24"/>
        </w:rPr>
        <w:t>processing</w:t>
      </w:r>
      <w:bookmarkEnd w:id="40"/>
      <w:bookmarkEnd w:id="41"/>
      <w:bookmarkEnd w:id="42"/>
      <w:r w:rsidRPr="003D6548">
        <w:rPr>
          <w:szCs w:val="24"/>
        </w:rPr>
        <w:t xml:space="preserve"> </w:t>
      </w:r>
    </w:p>
    <w:p w14:paraId="15D099A0" w14:textId="56BD19B4"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annotated as </w:t>
      </w:r>
      <w:r w:rsidR="0046464C" w:rsidRPr="003D6548">
        <w:t>little as possible</w:t>
      </w:r>
      <w:r w:rsidR="00574031" w:rsidRPr="003D6548">
        <w:t xml:space="preserve"> by the respective institutions</w:t>
      </w:r>
      <w:r w:rsidR="0046464C" w:rsidRPr="003D6548">
        <w:t>.</w:t>
      </w:r>
      <w:r w:rsidR="007D32DC" w:rsidRPr="003D6548">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 xml:space="preserve">-Tagging, tokenization, etc. are possible without interference from foreign analysis. All the data sets are available in the .xml format and have markers to identify author, date, time, title of the post, etc.  </w:t>
      </w:r>
    </w:p>
    <w:p w14:paraId="5BD34454" w14:textId="1E79612D" w:rsidR="000D4EF2" w:rsidRPr="003D6548" w:rsidRDefault="009D66DD" w:rsidP="000D4EF2">
      <w:r w:rsidRPr="003D6548">
        <w:t>The eBay data has been tagged to with respect to typical features of ad postings such as abbreviations, misspellings, marketing language, slang,</w:t>
      </w:r>
      <w:r w:rsidR="00574031" w:rsidRPr="003D6548">
        <w:t xml:space="preserve"> emoticons, </w:t>
      </w:r>
      <w:r w:rsidRPr="003D6548">
        <w:t xml:space="preserve"> etc. The remaining data sets have been tagged for emoticons, and personal pronouns. </w:t>
      </w:r>
      <w:r w:rsidR="00574031" w:rsidRPr="003D6548">
        <w:t xml:space="preserve"> As previously mentioned, this data set is comprised of 4  sub-</w:t>
      </w:r>
      <w:r w:rsidR="000D4EF2" w:rsidRPr="003D6548">
        <w:t>corpora</w:t>
      </w:r>
      <w:r w:rsidR="00574031" w:rsidRPr="003D6548">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574031" w:rsidRPr="003D6548">
        <w:rPr>
          <w:i/>
          <w:iCs/>
        </w:rPr>
        <w:t xml:space="preserve"> </w:t>
      </w:r>
      <w:r w:rsidR="00574031" w:rsidRPr="003D6548">
        <w:t xml:space="preserve"> The other two data sets were already in one homogenous corpus and sub-division was </w:t>
      </w:r>
      <w:r w:rsidR="000D4EF2" w:rsidRPr="003D6548">
        <w:t xml:space="preserve">therefore </w:t>
      </w:r>
      <w:r w:rsidR="00574031" w:rsidRPr="003D6548">
        <w:t xml:space="preserve">not  necessary. </w:t>
      </w:r>
      <w:r w:rsidR="000D4EF2" w:rsidRPr="003D6548">
        <w:t xml:space="preserve"> All three of the data sets were then equally divided into three parts: development, training and test data sets.  </w:t>
      </w:r>
    </w:p>
    <w:p w14:paraId="5EA7C6D4" w14:textId="5A8D342F" w:rsidR="00574031" w:rsidRPr="003D6548" w:rsidRDefault="000D4EF2" w:rsidP="00574031">
      <w:pPr>
        <w:ind w:firstLine="0"/>
      </w:pPr>
      <w:r w:rsidRPr="003D6548">
        <w:tab/>
        <w:t xml:space="preserve">Seeing as how the files were in an .xml format, it was not possible to directly access the text directly, but rather through their respective tags. This was done by parsing them .xml tags using the module </w:t>
      </w:r>
      <w:proofErr w:type="spellStart"/>
      <w:r w:rsidRPr="003D6548">
        <w:rPr>
          <w:i/>
          <w:iCs/>
        </w:rPr>
        <w:t>beautifulsoup</w:t>
      </w:r>
      <w:proofErr w:type="spellEnd"/>
      <w:r w:rsidRPr="003D6548">
        <w:t>. One 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employing regular expressions</w:t>
      </w:r>
      <w:r w:rsidRPr="003D6548">
        <w:t xml:space="preserve">. Subsequently, information related to parts of speech, morphological and syntactical dependencies </w:t>
      </w:r>
      <w:r w:rsidR="0078426C" w:rsidRPr="003D6548">
        <w:t xml:space="preserve">as well as tokens were  </w:t>
      </w:r>
      <w:r w:rsidRPr="003D6548">
        <w:t xml:space="preserve"> ascertained</w:t>
      </w:r>
      <w:r w:rsidR="0078426C" w:rsidRPr="003D6548">
        <w:t xml:space="preserve"> from  the sentences </w:t>
      </w:r>
      <w:r w:rsidRPr="003D6548">
        <w:t xml:space="preserve"> by using </w:t>
      </w:r>
      <w:r w:rsidRPr="003D6548">
        <w:rPr>
          <w:i/>
          <w:iCs/>
        </w:rPr>
        <w:t>Spacy</w:t>
      </w:r>
      <w:r w:rsidRPr="003D6548">
        <w:t xml:space="preserve">. </w:t>
      </w:r>
    </w:p>
    <w:p w14:paraId="6FEF52E6" w14:textId="77777777" w:rsidR="009D66DD" w:rsidRPr="003D6548" w:rsidRDefault="009D66DD" w:rsidP="009D66DD"/>
    <w:p w14:paraId="1B48CF52" w14:textId="2164617A" w:rsidR="003D2C3B" w:rsidRPr="003D6548" w:rsidRDefault="00171DE2" w:rsidP="00171DE2">
      <w:pPr>
        <w:ind w:left="1208" w:hanging="357"/>
        <w:rPr>
          <w:rFonts w:eastAsia="Times" w:cs="Times"/>
          <w:szCs w:val="24"/>
        </w:rPr>
      </w:pPr>
      <w:r w:rsidRPr="003D6548">
        <w:rPr>
          <w:szCs w:val="24"/>
        </w:rPr>
        <w:br w:type="page"/>
      </w:r>
    </w:p>
    <w:p w14:paraId="1876A261" w14:textId="28D6F0CF" w:rsidR="005D2D05" w:rsidRPr="003D6548" w:rsidRDefault="003D2C3B" w:rsidP="00252743">
      <w:pPr>
        <w:pStyle w:val="berschrift1"/>
      </w:pPr>
      <w:bookmarkStart w:id="43" w:name="_Toc75691429"/>
      <w:bookmarkStart w:id="44" w:name="_Toc75691575"/>
      <w:bookmarkStart w:id="45" w:name="_Toc78788172"/>
      <w:r w:rsidRPr="003D6548">
        <w:lastRenderedPageBreak/>
        <w:t>Methodology</w:t>
      </w:r>
      <w:bookmarkEnd w:id="43"/>
      <w:bookmarkEnd w:id="44"/>
      <w:bookmarkEnd w:id="45"/>
    </w:p>
    <w:p w14:paraId="60B42126" w14:textId="4F7DD60D" w:rsidR="00A971BE" w:rsidRPr="003D6548" w:rsidRDefault="00A971BE" w:rsidP="00D42DAC">
      <w:r w:rsidRPr="003D6548">
        <w:t>The main objective is document classification</w:t>
      </w:r>
      <w:r w:rsidR="002D5622" w:rsidRPr="003D6548">
        <w:t xml:space="preserve"> with respect to their orality and literacy. However,</w:t>
      </w:r>
      <w:r w:rsidRPr="003D6548">
        <w:t xml:space="preserve"> due to the </w:t>
      </w:r>
      <w:r w:rsidR="002D5622" w:rsidRPr="003D6548">
        <w:t>focus</w:t>
      </w:r>
      <w:r w:rsidRPr="003D6548">
        <w:t xml:space="preserve"> being on classifying sentences, one could appropriately view it as  sentence classification.</w:t>
      </w:r>
      <w:r w:rsidR="002D5622" w:rsidRPr="003D6548">
        <w:t xml:space="preserve"> Furthermore, a sentence is to be understood as having contained less than 15 words as  this has proven to be the optimal length. To classify the sentences according to their most </w:t>
      </w:r>
      <w:r w:rsidR="009B7173" w:rsidRPr="003D6548">
        <w:t>probable</w:t>
      </w:r>
      <w:r w:rsidR="002D5622" w:rsidRPr="003D6548">
        <w:t xml:space="preserve"> feature, a naïve bayes text classification was implemented</w:t>
      </w:r>
      <w:r w:rsidR="00D42DAC" w:rsidRPr="003D6548">
        <w:t>.</w:t>
      </w:r>
    </w:p>
    <w:p w14:paraId="0FC164C5" w14:textId="325D32D1" w:rsidR="00961E5F" w:rsidRPr="003D6548" w:rsidRDefault="00332B67" w:rsidP="00B85DF0">
      <w:pPr>
        <w:pStyle w:val="berschrift2"/>
        <w:rPr>
          <w:szCs w:val="24"/>
        </w:rPr>
      </w:pPr>
      <w:bookmarkStart w:id="46" w:name="_Toc78788173"/>
      <w:r w:rsidRPr="003D6548">
        <w:rPr>
          <w:szCs w:val="24"/>
        </w:rPr>
        <w:t>Classification with Naïve Bayes</w:t>
      </w:r>
      <w:bookmarkEnd w:id="46"/>
      <w:r w:rsidRPr="003D6548">
        <w:rPr>
          <w:szCs w:val="24"/>
        </w:rPr>
        <w:t xml:space="preserve"> </w:t>
      </w:r>
    </w:p>
    <w:p w14:paraId="5C3D82DC" w14:textId="29A4A94F" w:rsidR="00E87F45" w:rsidRPr="003D6548" w:rsidRDefault="00332B67" w:rsidP="00AE7921">
      <w:r w:rsidRPr="003D6548">
        <w:t>A</w:t>
      </w:r>
      <w:r w:rsidR="005A137E" w:rsidRPr="003D6548">
        <w:t xml:space="preserve">n efficient </w:t>
      </w:r>
      <w:r w:rsidR="00AE7921" w:rsidRPr="003D6548">
        <w:t>and well-known method of classifying a document is done using a group of classifiers known as naïve bayes classifiers.</w:t>
      </w:r>
      <w:r w:rsidR="00E87F45" w:rsidRPr="003D6548">
        <w:t xml:space="preserve"> They work well with binary classification and are most often employing in </w:t>
      </w:r>
      <w:r w:rsidR="00F621BD" w:rsidRPr="003D6548">
        <w:t>sentiment</w:t>
      </w:r>
      <w:r w:rsidR="00E87F45" w:rsidRPr="003D6548">
        <w:t xml:space="preserve"> analysis </w:t>
      </w:r>
      <w:r w:rsidR="00F621BD" w:rsidRPr="003D6548">
        <w:t>, s</w:t>
      </w:r>
      <w:r w:rsidR="00E87F45" w:rsidRPr="003D6548">
        <w:t>pam detection.</w:t>
      </w:r>
    </w:p>
    <w:p w14:paraId="4208E149" w14:textId="29B78E42" w:rsidR="009C6CDE" w:rsidRPr="003D6548" w:rsidRDefault="00E87F45" w:rsidP="00AE7921">
      <w:r w:rsidRPr="003D6548">
        <w:t xml:space="preserve"> </w:t>
      </w:r>
      <w:r w:rsidR="00D42DAC" w:rsidRPr="003D6548">
        <w:t>T</w:t>
      </w:r>
      <w:r w:rsidR="00A971BE" w:rsidRPr="003D6548">
        <w:t>h</w:t>
      </w:r>
      <w:r w:rsidR="009B7173" w:rsidRPr="003D6548">
        <w:t xml:space="preserve">e naïve </w:t>
      </w:r>
      <w:r w:rsidR="000A08B5" w:rsidRPr="003D6548">
        <w:t>Bayes’</w:t>
      </w:r>
      <w:r w:rsidR="009B7173" w:rsidRPr="003D6548">
        <w:t xml:space="preserve"> algorithm</w:t>
      </w:r>
      <w:r w:rsidRPr="003D6548">
        <w:t xml:space="preserve"> is</w:t>
      </w:r>
      <w:r w:rsidR="00AE7921" w:rsidRPr="003D6548">
        <w:t xml:space="preserve"> at its core</w:t>
      </w:r>
      <w:r w:rsidR="009B7173" w:rsidRPr="003D6548">
        <w:t xml:space="preserve"> </w:t>
      </w:r>
      <w:r w:rsidR="00C31F87" w:rsidRPr="003D6548">
        <w:t xml:space="preserve">is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9C6CDE" w:rsidRPr="003D6548">
        <w:t xml:space="preserve"> </w:t>
      </w:r>
      <w:r w:rsidR="009C6CDE" w:rsidRPr="003D6548">
        <w:fldChar w:fldCharType="begin"/>
      </w:r>
      <w:r w:rsidR="009C6CDE" w:rsidRPr="003D6548">
        <w:instrText xml:space="preserve"> ADDIN ZOTERO_ITEM CSL_CITATION {"citationID":"QBzA0kx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C6CDE" w:rsidRPr="003D6548">
        <w:fldChar w:fldCharType="separate"/>
      </w:r>
      <w:r w:rsidR="009C6CDE" w:rsidRPr="003D6548">
        <w:rPr>
          <w:szCs w:val="24"/>
        </w:rPr>
        <w:t xml:space="preserve">(Manning &amp; </w:t>
      </w:r>
      <w:proofErr w:type="spellStart"/>
      <w:r w:rsidR="009C6CDE" w:rsidRPr="003D6548">
        <w:rPr>
          <w:szCs w:val="24"/>
        </w:rPr>
        <w:t>Schütze</w:t>
      </w:r>
      <w:proofErr w:type="spellEnd"/>
      <w:r w:rsidR="009C6CDE" w:rsidRPr="003D6548">
        <w:rPr>
          <w:szCs w:val="24"/>
        </w:rPr>
        <w:t>, 1999)</w:t>
      </w:r>
      <w:r w:rsidR="009C6CDE" w:rsidRPr="003D6548">
        <w:fldChar w:fldCharType="end"/>
      </w:r>
      <w:r w:rsidR="009C6CDE" w:rsidRPr="003D6548">
        <w:t>:</w:t>
      </w:r>
    </w:p>
    <w:p w14:paraId="3DDCA81B" w14:textId="668A352F" w:rsidR="009C6CDE" w:rsidRPr="003D6548" w:rsidRDefault="00D42DAC" w:rsidP="00C31F87">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45F05B12" w14:textId="4A321212" w:rsidR="009C6CDE" w:rsidRPr="003D6548" w:rsidRDefault="00F621BD" w:rsidP="009C6CDE">
      <w:pPr>
        <w:ind w:firstLine="0"/>
      </w:pPr>
      <w:r w:rsidRPr="003D6548">
        <w:t xml:space="preserve">This expressing the conditional probabilities of the process.  </w:t>
      </w:r>
      <w:r w:rsidR="009C6CDE" w:rsidRPr="003D6548">
        <w:t>Since Bayes’ theorem is flexible, the events can be swapped, which produces the following formula</w:t>
      </w:r>
      <w:r w:rsidR="00D42DAC" w:rsidRPr="003D6548">
        <w:t>:</w:t>
      </w:r>
      <w:r w:rsidR="009C6CDE" w:rsidRPr="003D6548">
        <w:t xml:space="preserve">  </w:t>
      </w:r>
    </w:p>
    <w:p w14:paraId="6200D041" w14:textId="0F45B490" w:rsidR="00A971BE" w:rsidRPr="003D6548"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294CBF8E" w14:textId="01D937CC" w:rsidR="00D42DAC" w:rsidRPr="003D6548" w:rsidRDefault="009C6CDE" w:rsidP="00BA7E2C">
      <w:pPr>
        <w:ind w:firstLine="0"/>
      </w:pPr>
      <w:r w:rsidRPr="003D6548">
        <w:t>P(A)</w:t>
      </w:r>
      <w:r w:rsidR="00E87F45" w:rsidRPr="003D6548">
        <w:t xml:space="preserve"> </w:t>
      </w:r>
      <w:r w:rsidRPr="003D6548">
        <w:t>being the normalizing constant guarantee</w:t>
      </w:r>
      <w:r w:rsidR="00D42DAC" w:rsidRPr="003D6548">
        <w:t>s</w:t>
      </w:r>
      <w:r w:rsidRPr="003D6548">
        <w:t xml:space="preserve"> that the equation has a probabilistic aspect to it. </w:t>
      </w:r>
      <w:r w:rsidR="00D42DAC" w:rsidRPr="003D6548">
        <w:t xml:space="preserve"> P(A) is the combined probability of all events and is calculated </w:t>
      </w:r>
      <w:r w:rsidR="00712202" w:rsidRPr="003D6548">
        <w:t xml:space="preserve">as follows: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B77F1B" w14:textId="242CAD6A" w:rsidR="00D42DAC" w:rsidRPr="003D6548" w:rsidRDefault="00D42DAC" w:rsidP="00BA7E2C">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79F19542" w14:textId="0834EA0F" w:rsidR="005A137E" w:rsidRPr="003D6548" w:rsidRDefault="005A137E" w:rsidP="00D600C7">
      <w:pPr>
        <w:ind w:firstLine="0"/>
      </w:pPr>
    </w:p>
    <w:p w14:paraId="56692161" w14:textId="1A3274AF" w:rsidR="00E87F45" w:rsidRPr="003D6548" w:rsidRDefault="00D600C7" w:rsidP="00D600C7">
      <w:pPr>
        <w:ind w:firstLine="0"/>
      </w:pPr>
      <w:r w:rsidRPr="003D6548">
        <w:t xml:space="preserve">When </w:t>
      </w:r>
      <w:r w:rsidR="00E87F45" w:rsidRPr="003D6548">
        <w:t>converting this theorem into a classifier, it results in the following formula:</w:t>
      </w:r>
    </w:p>
    <w:p w14:paraId="7103F752" w14:textId="54D34C37" w:rsidR="00D600C7" w:rsidRPr="003D6548" w:rsidRDefault="00D600C7" w:rsidP="00D600C7">
      <w:pPr>
        <w:ind w:firstLine="0"/>
      </w:pPr>
      <w:r w:rsidRPr="003D6548">
        <w:t xml:space="preserve"> </w:t>
      </w:r>
    </w:p>
    <w:p w14:paraId="5AFBEA83" w14:textId="3CDE3BBC" w:rsidR="00972748" w:rsidRPr="003D6548" w:rsidRDefault="00E87F45"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m:t>
              </m:r>
              <m:r>
                <m:rPr>
                  <m:sty m:val="p"/>
                </m:rPr>
                <w:rPr>
                  <w:rFonts w:ascii="Cambria Math" w:hAnsi="Cambria Math"/>
                </w:rPr>
                <m:t>c</m:t>
              </m:r>
              <m:r>
                <m:rPr>
                  <m:sty m:val="p"/>
                </m:rPr>
                <w:rPr>
                  <w:rFonts w:ascii="Cambria Math" w:hAnsi="Cambria Math"/>
                </w:rPr>
                <m:t>)</m:t>
              </m:r>
            </m:num>
            <m:den>
              <m:r>
                <w:rPr>
                  <w:rFonts w:ascii="Cambria Math" w:hAnsi="Cambria Math"/>
                </w:rPr>
                <m:t>P(d)</m:t>
              </m:r>
            </m:den>
          </m:f>
        </m:oMath>
      </m:oMathPara>
    </w:p>
    <w:p w14:paraId="6F56DC63" w14:textId="6F56237D" w:rsidR="00972748" w:rsidRPr="003D6548" w:rsidRDefault="00480309" w:rsidP="00A971BE">
      <m:oMath>
        <m:acc>
          <m:accPr>
            <m:ctrlPr>
              <w:rPr>
                <w:rFonts w:ascii="Cambria Math" w:hAnsi="Cambria Math"/>
                <w:i/>
              </w:rPr>
            </m:ctrlPr>
          </m:accPr>
          <m:e>
            <m:r>
              <w:rPr>
                <w:rFonts w:ascii="Cambria Math" w:hAnsi="Cambria Math"/>
              </w:rPr>
              <m:t>c</m:t>
            </m:r>
          </m:e>
        </m:acc>
      </m:oMath>
      <w:r w:rsidRPr="003D6548">
        <w:t xml:space="preserve"> ,</w:t>
      </w:r>
      <w:r w:rsidR="00F32615" w:rsidRPr="003D6548">
        <w:t xml:space="preserve"> </w:t>
      </w:r>
      <w:r w:rsidRPr="003D6548">
        <w:t xml:space="preserve">the estimation  of the correct class, represents the maximum posterior probability with d being the documents  out of all classes </w:t>
      </w:r>
      <w:r w:rsidRPr="003D6548">
        <w:rPr>
          <w:i/>
          <w:iCs/>
        </w:rPr>
        <w:t>c</w:t>
      </w:r>
      <w:r w:rsidRPr="003D6548">
        <w:rPr>
          <w:i/>
          <w:iCs/>
        </w:rPr>
        <w:t xml:space="preserve"> </w:t>
      </w:r>
      <w:r w:rsidRPr="003D6548">
        <w:rPr>
          <w:rFonts w:ascii="Cambria Math" w:hAnsi="Cambria Math" w:cs="Cambria Math"/>
          <w:i/>
          <w:iCs/>
        </w:rPr>
        <w:t>∈</w:t>
      </w:r>
      <w:r w:rsidR="00F32615" w:rsidRPr="003D6548">
        <w:rPr>
          <w:rFonts w:ascii="Cambria Math" w:hAnsi="Cambria Math" w:cs="Cambria Math"/>
          <w:i/>
          <w:iCs/>
        </w:rPr>
        <w:t xml:space="preserve"> </w:t>
      </w:r>
      <w:r w:rsidRPr="003D6548">
        <w:rPr>
          <w:i/>
          <w:iCs/>
        </w:rPr>
        <w:t>C</w:t>
      </w:r>
      <w:r w:rsidRPr="003D6548">
        <w:t>.</w:t>
      </w:r>
    </w:p>
    <w:p w14:paraId="20E08083" w14:textId="5FAEE3C0" w:rsidR="00E87F45" w:rsidRPr="003D6548" w:rsidRDefault="00E87F45" w:rsidP="00A971BE"/>
    <w:p w14:paraId="38AD11D8" w14:textId="77777777" w:rsidR="00E87F45" w:rsidRPr="003D6548" w:rsidRDefault="00E87F45" w:rsidP="00E87F45">
      <w:pPr>
        <w:ind w:firstLine="0"/>
      </w:pPr>
      <w:r w:rsidRPr="003D6548">
        <w:lastRenderedPageBreak/>
        <w:t xml:space="preserve">However, as is often the case with NLP, natural language processing, tasks, only the maximum argument is relevant. Therefore, the following formula results: </w:t>
      </w:r>
    </w:p>
    <w:p w14:paraId="62924B9B" w14:textId="77777777" w:rsidR="00E87F45" w:rsidRPr="003D6548" w:rsidRDefault="00E87F45" w:rsidP="00E87F45">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309FED66" w14:textId="02632352" w:rsidR="00F32615" w:rsidRPr="003D6548" w:rsidRDefault="00F32615" w:rsidP="00F32615">
      <w:pPr>
        <w:ind w:firstLine="0"/>
      </w:pPr>
    </w:p>
    <w:p w14:paraId="304EBC49" w14:textId="1F7176D1" w:rsidR="00F32615" w:rsidRPr="003D6548" w:rsidRDefault="00F32615" w:rsidP="00F32615">
      <w:pPr>
        <w:ind w:firstLine="0"/>
      </w:pPr>
      <w:r w:rsidRPr="003D6548">
        <w:t xml:space="preserve">This also applies to the naive </w:t>
      </w:r>
      <w:proofErr w:type="spellStart"/>
      <w:r w:rsidRPr="003D6548">
        <w:t>bayes’</w:t>
      </w:r>
      <w:proofErr w:type="spellEnd"/>
      <w:r w:rsidRPr="003D6548">
        <w:t xml:space="preserve"> classifier </w:t>
      </w:r>
      <w:r w:rsidR="00F621BD" w:rsidRPr="003D6548">
        <w:t>producing a simple, but effective model.</w:t>
      </w:r>
    </w:p>
    <w:p w14:paraId="00FD4C56" w14:textId="7A861A34" w:rsidR="00F621BD" w:rsidRPr="003D6548" w:rsidRDefault="00F621BD" w:rsidP="00F621BD">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m:t>
          </m:r>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70D24510" w14:textId="4DB06688" w:rsidR="00480309" w:rsidRPr="003D6548" w:rsidRDefault="00480309" w:rsidP="00A971BE"/>
    <w:p w14:paraId="7C3B379C" w14:textId="4A88FF7E" w:rsidR="0045751C" w:rsidRPr="003D6548" w:rsidRDefault="00F621BD" w:rsidP="00F621BD">
      <w:pPr>
        <w:ind w:firstLine="0"/>
      </w:pPr>
      <w:r w:rsidRPr="003D6548">
        <w:t xml:space="preserve">To determine the most fitting class, </w:t>
      </w:r>
      <w:r w:rsidR="0045751C" w:rsidRPr="003D6548">
        <w:t xml:space="preserve">the two probabilities must first be computed. </w:t>
      </w:r>
    </w:p>
    <w:p w14:paraId="74395408" w14:textId="1F70832B" w:rsidR="003D6548" w:rsidRDefault="0045751C"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C73CB2" w14:textId="3A3A8403"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  </w:t>
      </w:r>
    </w:p>
    <w:p w14:paraId="7BE81E0C" w14:textId="5968C85D" w:rsidR="00F621BD" w:rsidRPr="003D6548" w:rsidRDefault="00B820AE"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m:t>
                          </m:r>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BD477F0" w14:textId="57DA5691" w:rsidR="00F621BD" w:rsidRPr="003D6548" w:rsidRDefault="005278F2" w:rsidP="005278F2">
      <w:pPr>
        <w:ind w:firstLine="0"/>
      </w:pPr>
      <w:r>
        <w:t xml:space="preserve">Thus, the naïve bayes assumes that the features only  encore word identity, but not position:  </w:t>
      </w:r>
    </w:p>
    <w:p w14:paraId="599082A2" w14:textId="68542BE8" w:rsidR="003A6ED5"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m:t>
              </m:r>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m:rPr>
              <m:sty m:val="p"/>
            </m:rPr>
            <w:rPr>
              <w:rFonts w:ascii="Cambria Math" w:hAnsi="Cambria Math"/>
            </w:rPr>
            <m:t>…</m:t>
          </m:r>
          <m:r>
            <m:rPr>
              <m:sty m:val="p"/>
            </m:rPr>
            <w:rPr>
              <w:rFonts w:ascii="Cambria Math" w:hAnsi="Cambria Math"/>
            </w:rPr>
            <m:t>·</m:t>
          </m:r>
          <m:r>
            <w:rPr>
              <w:rFonts w:ascii="Cambria Math" w:hAnsi="Cambria Math"/>
            </w:rPr>
            <m:t xml:space="preserve">  </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0BD2B0E2" w14:textId="77777777" w:rsidR="003A6ED5" w:rsidRDefault="003A6ED5" w:rsidP="005278F2">
      <w:pPr>
        <w:ind w:firstLine="0"/>
      </w:pPr>
    </w:p>
    <w:p w14:paraId="363A0259" w14:textId="7B306D01" w:rsidR="005278F2" w:rsidRDefault="005278F2" w:rsidP="005278F2">
      <w:pPr>
        <w:ind w:firstLine="0"/>
      </w:pPr>
      <w:r>
        <w:t>This results in the formula:</w:t>
      </w:r>
    </w:p>
    <w:p w14:paraId="25EE6052" w14:textId="03E90CAF" w:rsidR="005278F2" w:rsidRPr="003D6548" w:rsidRDefault="005278F2"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m:t>
              </m:r>
              <m:r>
                <w:rPr>
                  <w:rFonts w:ascii="Cambria Math" w:hAnsi="Cambria Math"/>
                </w:rPr>
                <m:t>∈</m:t>
              </m:r>
              <m:r>
                <w:rPr>
                  <w:rFonts w:ascii="Cambria Math" w:hAnsi="Cambria Math"/>
                </w:rPr>
                <m:t>F</m:t>
              </m:r>
            </m:lim>
          </m:limLow>
          <m:r>
            <w:rPr>
              <w:rFonts w:ascii="Cambria Math" w:hAnsi="Cambria Math"/>
            </w:rPr>
            <m:t>|</m:t>
          </m:r>
          <m:r>
            <w:rPr>
              <w:rFonts w:ascii="Cambria Math" w:hAnsi="Cambria Math"/>
            </w:rPr>
            <m:t>c)</m:t>
          </m:r>
          <m:r>
            <w:rPr>
              <w:rFonts w:ascii="Cambria Math" w:hAnsi="Cambria Math"/>
            </w:rPr>
            <m:t xml:space="preserve"> </m:t>
          </m:r>
        </m:oMath>
      </m:oMathPara>
    </w:p>
    <w:p w14:paraId="1F73AEA3" w14:textId="77777777" w:rsidR="005278F2" w:rsidRDefault="005278F2" w:rsidP="005278F2">
      <w:pPr>
        <w:ind w:firstLine="0"/>
      </w:pPr>
    </w:p>
    <w:p w14:paraId="3877F14A" w14:textId="4F910436" w:rsidR="005278F2" w:rsidRPr="003D6548" w:rsidRDefault="005278F2" w:rsidP="005278F2">
      <w:pPr>
        <w:ind w:firstLine="0"/>
      </w:pPr>
      <w:r>
        <w:t xml:space="preserve">To apply this formula, it is only necessary to traverse all words </w:t>
      </w:r>
      <w:proofErr w:type="gramStart"/>
      <w:r>
        <w:t>in a</w:t>
      </w:r>
      <w:r w:rsidR="003A6ED5">
        <w:t xml:space="preserve"> given</w:t>
      </w:r>
      <w:proofErr w:type="gramEnd"/>
      <w:r>
        <w:t xml:space="preserve"> </w:t>
      </w:r>
      <w:r w:rsidR="003A6ED5">
        <w:t>document:</w:t>
      </w:r>
    </w:p>
    <w:p w14:paraId="303EB524" w14:textId="05D1C554" w:rsidR="005278F2" w:rsidRPr="003D6548" w:rsidRDefault="005278F2"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m:t>
              </m:r>
              <m:r>
                <w:rPr>
                  <w:rFonts w:ascii="Cambria Math" w:hAnsi="Cambria Math"/>
                </w:rPr>
                <m:t>∈</m:t>
              </m:r>
              <m:r>
                <w:rPr>
                  <w:rFonts w:ascii="Cambria Math" w:hAnsi="Cambria Math"/>
                </w:rPr>
                <m:t>positions</m:t>
              </m:r>
            </m:lim>
          </m:limLow>
          <m:r>
            <w:rPr>
              <w:rFonts w:ascii="Cambria Math" w:hAnsi="Cambria Math"/>
            </w:rPr>
            <m:t>|</m:t>
          </m:r>
          <m:r>
            <w:rPr>
              <w:rFonts w:ascii="Cambria Math" w:hAnsi="Cambria Math"/>
            </w:rPr>
            <m:t>c)</m:t>
          </m:r>
          <m:r>
            <w:rPr>
              <w:rFonts w:ascii="Cambria Math" w:hAnsi="Cambria Math"/>
            </w:rPr>
            <m:t xml:space="preserve"> </m:t>
          </m:r>
        </m:oMath>
      </m:oMathPara>
    </w:p>
    <w:p w14:paraId="0A44C594" w14:textId="4E0E63BC" w:rsidR="00F621BD" w:rsidRPr="003D6548" w:rsidRDefault="00F621BD" w:rsidP="00A971BE"/>
    <w:p w14:paraId="191511D2" w14:textId="0F78FD40" w:rsidR="00F621BD" w:rsidRPr="003D6548" w:rsidRDefault="00F621BD" w:rsidP="00A971BE"/>
    <w:p w14:paraId="2F983F1E" w14:textId="7C2D2D20" w:rsidR="00F621BD" w:rsidRPr="003D6548" w:rsidRDefault="00F621BD" w:rsidP="00A971BE"/>
    <w:p w14:paraId="6C291F81" w14:textId="78553537" w:rsidR="00F621BD" w:rsidRPr="003D6548" w:rsidRDefault="00F621BD" w:rsidP="00A971BE"/>
    <w:p w14:paraId="77E765F7" w14:textId="20698200" w:rsidR="00F621BD" w:rsidRPr="003D6548" w:rsidRDefault="00F621BD" w:rsidP="00A971BE"/>
    <w:p w14:paraId="0AACEE9A" w14:textId="3FB2B997" w:rsidR="00F621BD" w:rsidRPr="003D6548" w:rsidRDefault="003A6ED5" w:rsidP="003A6ED5">
      <w:pPr>
        <w:ind w:firstLine="0"/>
      </w:pPr>
      <w:r>
        <w:lastRenderedPageBreak/>
        <w:t>To apply the formula, it is first necessary to train the model by  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 xml:space="preserve">c). This is  done by using the frequencies in the data to ascertain  MLE, or maximum likelihood estimate.  </w:t>
      </w:r>
    </w:p>
    <w:p w14:paraId="2ABAE3D6" w14:textId="44537043" w:rsidR="00F621BD" w:rsidRPr="003D6548" w:rsidRDefault="00F621BD" w:rsidP="00A971BE"/>
    <w:p w14:paraId="5006851E" w14:textId="47877158" w:rsidR="00F621BD" w:rsidRPr="003D6548" w:rsidRDefault="00C02859"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53C8B115" w14:textId="77E5C1A2" w:rsidR="00F621BD" w:rsidRPr="003D6548" w:rsidRDefault="00F621BD" w:rsidP="00A971BE"/>
    <w:p w14:paraId="444257FE" w14:textId="48A732E6" w:rsidR="00F621BD" w:rsidRDefault="00C02859" w:rsidP="00C02859">
      <w:pPr>
        <w:ind w:firstLine="0"/>
      </w:pPr>
      <w:r>
        <w:t xml:space="preserve">This states that for a given number of documents, how many  times does a given  class occur within this document. </w:t>
      </w:r>
    </w:p>
    <w:p w14:paraId="73CEDF3F" w14:textId="625762B4" w:rsidR="00C02859" w:rsidRDefault="00C02859" w:rsidP="00C02859">
      <w:pPr>
        <w:ind w:firstLine="0"/>
      </w:pPr>
    </w:p>
    <w:p w14:paraId="25151060" w14:textId="37AD47B7" w:rsidR="00C02859" w:rsidRPr="003D6548" w:rsidRDefault="00C02859" w:rsidP="00C02859">
      <w:pPr>
        <w:ind w:firstLine="0"/>
      </w:pPr>
      <w:r>
        <w:t xml:space="preserve">Finally, to compute </w:t>
      </w:r>
      <w:r>
        <w:t>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w:t>
      </w:r>
      <w:r>
        <w:t xml:space="preserve"> as </w:t>
      </w:r>
      <w:r>
        <w:t>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c)</w:t>
      </w:r>
      <w:r>
        <w:t xml:space="preserve">,  the frequency of a give word occurring within a given classes  is calculated, then divided by sum of how often words within a given class occur. </w:t>
      </w:r>
    </w:p>
    <w:p w14:paraId="363B2D91" w14:textId="08B3FD95" w:rsidR="00C02859" w:rsidRPr="003D6548" w:rsidRDefault="00C02859" w:rsidP="00C02859">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m:t>
                  </m:r>
                  <m:r>
                    <w:rPr>
                      <w:rFonts w:ascii="Cambria Math" w:hAnsi="Cambria Math"/>
                    </w:rPr>
                    <m:t>∈</m:t>
                  </m:r>
                  <m:r>
                    <w:rPr>
                      <w:rFonts w:ascii="Cambria Math" w:hAnsi="Cambria Math"/>
                    </w:rPr>
                    <m:t>V</m:t>
                  </m:r>
                </m:sub>
                <m:sup/>
                <m:e>
                  <m:r>
                    <w:rPr>
                      <w:rFonts w:ascii="Cambria Math" w:hAnsi="Cambria Math"/>
                    </w:rPr>
                    <m:t>count(w,c)</m:t>
                  </m:r>
                </m:e>
              </m:nary>
            </m:den>
          </m:f>
        </m:oMath>
      </m:oMathPara>
    </w:p>
    <w:p w14:paraId="44FACE20" w14:textId="1AC272EA" w:rsidR="00F621BD" w:rsidRDefault="00F621BD" w:rsidP="00C02859">
      <w:pPr>
        <w:ind w:firstLine="0"/>
      </w:pPr>
    </w:p>
    <w:p w14:paraId="58AEB85D" w14:textId="77777777" w:rsidR="00364791" w:rsidRDefault="00C02859" w:rsidP="006A19AD">
      <w:pPr>
        <w:ind w:firstLine="0"/>
      </w:pPr>
      <w:r>
        <w:t>The problem</w:t>
      </w:r>
      <w:r w:rsidR="006A19AD">
        <w:t xml:space="preserve">  here comes</w:t>
      </w:r>
      <w:r>
        <w:t xml:space="preserve"> when</w:t>
      </w:r>
      <w:r w:rsidR="006A19AD">
        <w:t xml:space="preserve"> a given word does not occur within a certain class, this means that the effective frequency is zero. To remedy this problem, a smoothing algorithm must be applied. </w:t>
      </w:r>
      <w:r>
        <w:t xml:space="preserve"> </w:t>
      </w:r>
      <w:r w:rsidR="006A19AD">
        <w:t xml:space="preserve">There are many methods to choose from such as La-Place, good  turning,  held-out, etc. </w:t>
      </w:r>
    </w:p>
    <w:p w14:paraId="558E1F5B" w14:textId="77777777" w:rsidR="00364791" w:rsidRDefault="00364791" w:rsidP="006A19AD">
      <w:pPr>
        <w:ind w:firstLine="0"/>
      </w:pPr>
    </w:p>
    <w:p w14:paraId="1EC855A1" w14:textId="0BF6FFF1" w:rsidR="00F621BD" w:rsidRPr="003D6548" w:rsidRDefault="006A19AD" w:rsidP="006A19AD">
      <w:pPr>
        <w:ind w:firstLine="0"/>
      </w:pPr>
      <w:r>
        <w:t xml:space="preserve">However, the one used in this paper </w:t>
      </w:r>
      <w:r w:rsidR="00364791">
        <w:t>is based on that of</w:t>
      </w:r>
      <w:r>
        <w:t xml:space="preserve"> Ng(1997)</w:t>
      </w:r>
      <w:r w:rsidR="00364791">
        <w:t>.</w:t>
      </w:r>
    </w:p>
    <w:p w14:paraId="2EB471C4" w14:textId="5EF03C09" w:rsidR="006A19AD" w:rsidRPr="003D6548"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5E49B602" w14:textId="0ADF6834" w:rsidR="00F621BD" w:rsidRPr="003D6548" w:rsidRDefault="00364791" w:rsidP="00364791">
      <w:pPr>
        <w:ind w:firstLine="0"/>
      </w:pPr>
      <w:r>
        <w:t xml:space="preserve">With all other parameters being the same, </w:t>
      </w:r>
      <w:r w:rsidRPr="00364791">
        <w:rPr>
          <w:i/>
          <w:iCs/>
        </w:rPr>
        <w:t>N</w:t>
      </w:r>
      <w:r>
        <w:t xml:space="preserve"> here represents the amount of training data from a given corpus, the amount  of which must be squared. </w:t>
      </w:r>
    </w:p>
    <w:p w14:paraId="113F7880" w14:textId="2A3185E0" w:rsidR="00F621BD" w:rsidRPr="003D6548" w:rsidRDefault="00F621BD" w:rsidP="00A971BE"/>
    <w:p w14:paraId="48E99BB2" w14:textId="7BBDE8AC" w:rsidR="00F621BD" w:rsidRPr="003D6548" w:rsidRDefault="00F621BD" w:rsidP="00A971BE"/>
    <w:p w14:paraId="3F93FA75" w14:textId="0E64D82F" w:rsidR="00F621BD" w:rsidRPr="003D6548" w:rsidRDefault="00F621BD" w:rsidP="00A971BE"/>
    <w:p w14:paraId="4DC646F5" w14:textId="1A2A10C3" w:rsidR="00F621BD" w:rsidRPr="003D6548" w:rsidRDefault="00F621BD" w:rsidP="00A971BE"/>
    <w:p w14:paraId="5AD1D09F" w14:textId="77F11821" w:rsidR="00F621BD" w:rsidRPr="003D6548" w:rsidRDefault="00F621BD" w:rsidP="00A971BE"/>
    <w:p w14:paraId="7737A0D2" w14:textId="79E960DC" w:rsidR="00F621BD" w:rsidRPr="003D6548" w:rsidRDefault="00F621BD" w:rsidP="00A971BE"/>
    <w:p w14:paraId="0935D8E1" w14:textId="46B50025" w:rsidR="00F621BD" w:rsidRPr="003D6548" w:rsidRDefault="00F621BD" w:rsidP="00A971BE"/>
    <w:p w14:paraId="28D35AB8" w14:textId="078DB46D" w:rsidR="00F621BD" w:rsidRPr="003D6548" w:rsidRDefault="00F621BD" w:rsidP="00A971BE"/>
    <w:p w14:paraId="424A19E5" w14:textId="77777777" w:rsidR="00F621BD" w:rsidRPr="003D6548" w:rsidRDefault="00F621BD" w:rsidP="000D0FFD">
      <w:pPr>
        <w:ind w:firstLine="0"/>
      </w:pPr>
    </w:p>
    <w:p w14:paraId="61CC6CC5" w14:textId="6DA51C42" w:rsidR="00961E5F" w:rsidRDefault="00F84BCF" w:rsidP="00B85DF0">
      <w:pPr>
        <w:pStyle w:val="berschrift2"/>
        <w:rPr>
          <w:szCs w:val="24"/>
        </w:rPr>
      </w:pPr>
      <w:r>
        <w:rPr>
          <w:szCs w:val="24"/>
        </w:rPr>
        <w:lastRenderedPageBreak/>
        <w:t xml:space="preserve">Combining Registers and </w:t>
      </w:r>
      <w:proofErr w:type="spellStart"/>
      <w:r w:rsidR="00CA4412">
        <w:rPr>
          <w:szCs w:val="24"/>
        </w:rPr>
        <w:t>Discoure</w:t>
      </w:r>
      <w:proofErr w:type="spellEnd"/>
      <w:r>
        <w:rPr>
          <w:szCs w:val="24"/>
        </w:rPr>
        <w:t xml:space="preserve"> </w:t>
      </w:r>
    </w:p>
    <w:p w14:paraId="795108DF" w14:textId="183101E1" w:rsidR="008B64C1" w:rsidRDefault="000D0FFD" w:rsidP="008B64C1">
      <w:r>
        <w:t>As is the case with naive bayes’, literacy and orality represent the binary feature set. As the medium is apparent from the textual nature of the data set, it is assumed that the textual and medial discourse initially overlap as representing literacy. The other aspect is therefore orality, which can be viewed as  being the opposite  of literacy in this case.</w:t>
      </w:r>
    </w:p>
    <w:p w14:paraId="5A989E68" w14:textId="4484B365" w:rsidR="00EF5C3F" w:rsidRPr="003D6548" w:rsidRDefault="000D0FFD" w:rsidP="00A13AD4">
      <w:r>
        <w:t xml:space="preserve">The reasoning behind addressing the registers of the French language </w:t>
      </w:r>
      <w:r w:rsidR="00A13AD4">
        <w:t>now becomes more apparent. Furthermore</w:t>
      </w:r>
      <w:r w:rsidR="00EF5C3F" w:rsidRPr="003D6548">
        <w:t>, it is possible to to group them in a manner akin to the diagram  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77777777" w:rsidR="00EF5C3F" w:rsidRPr="003D6548" w:rsidRDefault="00EF5C3F" w:rsidP="00EF5C3F"/>
    <w:p w14:paraId="0AE4E875" w14:textId="5E1EE2B2" w:rsidR="007E2047" w:rsidRDefault="008B64C1" w:rsidP="008B64C1">
      <w:r w:rsidRPr="003D6548">
        <w:t xml:space="preserve">By grouping the registers in this manner, it is easier to ascertain where </w:t>
      </w:r>
      <w:proofErr w:type="spellStart"/>
      <w:r w:rsidRPr="003D6548">
        <w:t>FRP</w:t>
      </w:r>
      <w:proofErr w:type="spellEnd"/>
      <w:r w:rsidRPr="003D6548">
        <w:t xml:space="preserve"> and </w:t>
      </w:r>
      <w:proofErr w:type="spellStart"/>
      <w:r w:rsidRPr="003D6548">
        <w:t>FRÉ</w:t>
      </w:r>
      <w:proofErr w:type="spellEnd"/>
      <w:r w:rsidRPr="003D6548">
        <w:t xml:space="preserve">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Tabellenraster"/>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2126"/>
        <w:gridCol w:w="851"/>
      </w:tblGrid>
      <w:tr w:rsidR="007E2047" w14:paraId="7470A229" w14:textId="77777777" w:rsidTr="00936F6B">
        <w:tc>
          <w:tcPr>
            <w:tcW w:w="992" w:type="dxa"/>
          </w:tcPr>
          <w:p w14:paraId="2648E328" w14:textId="0A6B47E2" w:rsidR="007E2047" w:rsidRDefault="007E2047" w:rsidP="008B64C1">
            <w:pPr>
              <w:ind w:firstLine="0"/>
            </w:pPr>
          </w:p>
        </w:tc>
        <w:tc>
          <w:tcPr>
            <w:tcW w:w="212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B819E3"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851" w:type="dxa"/>
          </w:tcPr>
          <w:p w14:paraId="736B3F84" w14:textId="442925B7" w:rsidR="007E2047" w:rsidRDefault="007E2047" w:rsidP="008B64C1">
            <w:pPr>
              <w:ind w:firstLine="0"/>
            </w:pPr>
          </w:p>
        </w:tc>
      </w:tr>
      <w:tr w:rsidR="007E2047" w14:paraId="145AE82C" w14:textId="77777777" w:rsidTr="00936F6B">
        <w:tc>
          <w:tcPr>
            <w:tcW w:w="992" w:type="dxa"/>
          </w:tcPr>
          <w:p w14:paraId="2009FECD" w14:textId="6B0C6BDF" w:rsidR="007E2047" w:rsidRDefault="007E2047" w:rsidP="008B64C1">
            <w:pPr>
              <w:ind w:firstLine="0"/>
            </w:pPr>
            <w:r>
              <w:t>FA</w:t>
            </w:r>
          </w:p>
        </w:tc>
        <w:tc>
          <w:tcPr>
            <w:tcW w:w="2126" w:type="dxa"/>
          </w:tcPr>
          <w:p w14:paraId="3A80B459" w14:textId="2B1657DB" w:rsidR="007E2047" w:rsidRDefault="007E2047" w:rsidP="008B64C1">
            <w:pPr>
              <w:ind w:firstLine="0"/>
            </w:pPr>
            <w:r>
              <w:t xml:space="preserve">Orality </w:t>
            </w:r>
          </w:p>
        </w:tc>
        <w:tc>
          <w:tcPr>
            <w:tcW w:w="851" w:type="dxa"/>
          </w:tcPr>
          <w:p w14:paraId="769384CF" w14:textId="25344D66" w:rsidR="007E2047" w:rsidRDefault="007E2047" w:rsidP="008B64C1">
            <w:pPr>
              <w:ind w:firstLine="0"/>
            </w:pPr>
          </w:p>
        </w:tc>
      </w:tr>
      <w:tr w:rsidR="007E2047" w14:paraId="701D2E32" w14:textId="77777777" w:rsidTr="00936F6B">
        <w:tc>
          <w:tcPr>
            <w:tcW w:w="992" w:type="dxa"/>
          </w:tcPr>
          <w:p w14:paraId="7E8993E8" w14:textId="300707BD" w:rsidR="007E2047" w:rsidRDefault="007E2047" w:rsidP="008B64C1">
            <w:pPr>
              <w:ind w:firstLine="0"/>
            </w:pPr>
            <w:r>
              <w:t>FV</w:t>
            </w:r>
          </w:p>
        </w:tc>
        <w:tc>
          <w:tcPr>
            <w:tcW w:w="2126" w:type="dxa"/>
          </w:tcPr>
          <w:p w14:paraId="7EFC26C2" w14:textId="602FB9D9" w:rsidR="007E2047" w:rsidRDefault="007E2047" w:rsidP="007E2047">
            <w:pPr>
              <w:ind w:firstLine="0"/>
              <w:jc w:val="right"/>
            </w:pPr>
            <w:r>
              <w:t>Literacy</w:t>
            </w:r>
          </w:p>
        </w:tc>
        <w:tc>
          <w:tcPr>
            <w:tcW w:w="851" w:type="dxa"/>
          </w:tcPr>
          <w:p w14:paraId="2A67EDDE" w14:textId="068DED4E" w:rsidR="007E2047" w:rsidRDefault="007E2047" w:rsidP="008B64C1">
            <w:pPr>
              <w:ind w:firstLine="0"/>
            </w:pPr>
          </w:p>
        </w:tc>
      </w:tr>
      <w:tr w:rsidR="007E2047" w14:paraId="764668C5" w14:textId="77777777" w:rsidTr="00936F6B">
        <w:tc>
          <w:tcPr>
            <w:tcW w:w="992" w:type="dxa"/>
          </w:tcPr>
          <w:p w14:paraId="2A82181F" w14:textId="6334A56E" w:rsidR="007E2047" w:rsidRDefault="007E2047" w:rsidP="008B64C1">
            <w:pPr>
              <w:ind w:firstLine="0"/>
            </w:pPr>
            <w:r>
              <w:t>FP</w:t>
            </w:r>
          </w:p>
        </w:tc>
        <w:tc>
          <w:tcPr>
            <w:tcW w:w="2126" w:type="dxa"/>
          </w:tcPr>
          <w:p w14:paraId="5BE41CB9" w14:textId="77777777" w:rsidR="007E2047" w:rsidRDefault="007E2047" w:rsidP="008B64C1">
            <w:pPr>
              <w:ind w:firstLine="0"/>
            </w:pPr>
          </w:p>
        </w:tc>
        <w:tc>
          <w:tcPr>
            <w:tcW w:w="851" w:type="dxa"/>
          </w:tcPr>
          <w:p w14:paraId="592EDFA3" w14:textId="77777777" w:rsidR="007E2047" w:rsidRDefault="007E2047" w:rsidP="008B64C1">
            <w:pPr>
              <w:ind w:firstLine="0"/>
            </w:pPr>
          </w:p>
        </w:tc>
      </w:tr>
      <w:tr w:rsidR="007E2047" w14:paraId="2DDB536B" w14:textId="77777777" w:rsidTr="00936F6B">
        <w:tc>
          <w:tcPr>
            <w:tcW w:w="992" w:type="dxa"/>
          </w:tcPr>
          <w:p w14:paraId="062E57BD" w14:textId="74E5F916" w:rsidR="007E2047" w:rsidRDefault="007E2047" w:rsidP="008B64C1">
            <w:pPr>
              <w:ind w:firstLine="0"/>
            </w:pPr>
            <w:r>
              <w:t>FP</w:t>
            </w:r>
          </w:p>
        </w:tc>
        <w:tc>
          <w:tcPr>
            <w:tcW w:w="2126" w:type="dxa"/>
          </w:tcPr>
          <w:p w14:paraId="3AE89F0A" w14:textId="77777777" w:rsidR="007E2047" w:rsidRDefault="007E2047" w:rsidP="007E2047">
            <w:pPr>
              <w:ind w:firstLine="0"/>
              <w:jc w:val="right"/>
            </w:pPr>
          </w:p>
        </w:tc>
        <w:tc>
          <w:tcPr>
            <w:tcW w:w="851" w:type="dxa"/>
          </w:tcPr>
          <w:p w14:paraId="092A1103" w14:textId="127EA459" w:rsidR="007E2047" w:rsidRDefault="007E2047" w:rsidP="007E2047">
            <w:pPr>
              <w:ind w:firstLine="0"/>
              <w:jc w:val="right"/>
            </w:pPr>
            <w:r>
              <w:t>FC</w:t>
            </w:r>
          </w:p>
        </w:tc>
      </w:tr>
      <w:tr w:rsidR="007E2047" w14:paraId="14613057" w14:textId="77777777" w:rsidTr="00936F6B">
        <w:tc>
          <w:tcPr>
            <w:tcW w:w="992" w:type="dxa"/>
          </w:tcPr>
          <w:p w14:paraId="521BF39B" w14:textId="50B159F4" w:rsidR="007E2047" w:rsidRDefault="00936F6B" w:rsidP="008B64C1">
            <w:pPr>
              <w:ind w:firstLine="0"/>
            </w:pPr>
            <w:r>
              <w:rPr>
                <w:noProof/>
              </w:rPr>
              <mc:AlternateContent>
                <mc:Choice Requires="wps">
                  <w:drawing>
                    <wp:anchor distT="0" distB="0" distL="114300" distR="114300" simplePos="0" relativeHeight="251660288" behindDoc="0" locked="0" layoutInCell="1" allowOverlap="1" wp14:anchorId="28106BB4" wp14:editId="4298E48E">
                      <wp:simplePos x="0" y="0"/>
                      <wp:positionH relativeFrom="column">
                        <wp:posOffset>215265</wp:posOffset>
                      </wp:positionH>
                      <wp:positionV relativeFrom="paragraph">
                        <wp:posOffset>-816610</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952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4673BA66"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64.3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" adj="612,3952" strokecolor="#4472c4 [3204]">
                      <v:stroke joinstyle="miter"/>
                    </v:shape>
                  </w:pict>
                </mc:Fallback>
              </mc:AlternateContent>
            </w:r>
          </w:p>
        </w:tc>
        <w:tc>
          <w:tcPr>
            <w:tcW w:w="2126" w:type="dxa"/>
          </w:tcPr>
          <w:p w14:paraId="155D62F1" w14:textId="77777777" w:rsidR="007E2047" w:rsidRDefault="007E2047" w:rsidP="007E2047">
            <w:pPr>
              <w:ind w:firstLine="0"/>
              <w:jc w:val="right"/>
            </w:pPr>
          </w:p>
        </w:tc>
        <w:tc>
          <w:tcPr>
            <w:tcW w:w="851" w:type="dxa"/>
          </w:tcPr>
          <w:p w14:paraId="3AA98507" w14:textId="6593C631" w:rsidR="007E2047" w:rsidRDefault="007E2047" w:rsidP="007E2047">
            <w:pPr>
              <w:ind w:firstLine="0"/>
              <w:jc w:val="right"/>
            </w:pPr>
            <w:r>
              <w:t>TL</w:t>
            </w:r>
          </w:p>
        </w:tc>
      </w:tr>
    </w:tbl>
    <w:p w14:paraId="07F5A630" w14:textId="75F52AF8" w:rsidR="007E2047" w:rsidRDefault="007E2047" w:rsidP="00936F6B">
      <w:pPr>
        <w:ind w:firstLine="0"/>
      </w:pPr>
    </w:p>
    <w:p w14:paraId="19AF664D" w14:textId="27D879D1" w:rsidR="007E2047" w:rsidRDefault="00936F6B" w:rsidP="006D717C">
      <w:pPr>
        <w:ind w:firstLine="708"/>
      </w:pPr>
      <w:r>
        <w:t xml:space="preserve">Registers by  their very nature represent different discourse types and situations. In this case, registers can be assigned to </w:t>
      </w:r>
      <w:proofErr w:type="spellStart"/>
      <w:r>
        <w:t>FPA</w:t>
      </w:r>
      <w:proofErr w:type="spellEnd"/>
      <w:r>
        <w:t xml:space="preserve"> or </w:t>
      </w:r>
      <w:proofErr w:type="spellStart"/>
      <w:r>
        <w:t>FRÉ</w:t>
      </w:r>
      <w:proofErr w:type="spellEnd"/>
      <w:r>
        <w:t>, which do line up with orality and literacy.</w:t>
      </w:r>
      <w:r>
        <w:t xml:space="preserve"> </w:t>
      </w:r>
      <w:r w:rsidR="006D717C">
        <w:t>There is a lot of variation and overlap between the respective registers. So,  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4E296A43" w14:textId="0AB69644" w:rsidR="008B64C1" w:rsidRDefault="00A13AD4" w:rsidP="008B64C1">
      <w:r>
        <w:t xml:space="preserve"> </w:t>
      </w:r>
    </w:p>
    <w:p w14:paraId="66511D4E" w14:textId="77777777" w:rsidR="008B64C1" w:rsidRDefault="008B64C1" w:rsidP="00EF5C3F">
      <w:pPr>
        <w:ind w:firstLine="0"/>
      </w:pPr>
    </w:p>
    <w:p w14:paraId="7610E227" w14:textId="3D3CFD6B" w:rsidR="00943A54" w:rsidRDefault="00943A54" w:rsidP="00943A54">
      <w:pPr>
        <w:ind w:firstLine="0"/>
      </w:pPr>
    </w:p>
    <w:p w14:paraId="39DE08FC" w14:textId="2240D218" w:rsidR="00F84BCF" w:rsidRDefault="00F84BCF" w:rsidP="00F84BCF">
      <w:pPr>
        <w:pStyle w:val="berschrift2"/>
        <w:rPr>
          <w:szCs w:val="24"/>
        </w:rPr>
      </w:pPr>
      <w:r>
        <w:lastRenderedPageBreak/>
        <w:t xml:space="preserve"> </w:t>
      </w:r>
      <w:r w:rsidRPr="003D6548">
        <w:rPr>
          <w:szCs w:val="24"/>
        </w:rPr>
        <w:t xml:space="preserve">Feature Sets for Identifying Discourse Types  </w:t>
      </w:r>
    </w:p>
    <w:p w14:paraId="37D46C21" w14:textId="2D3F2C4B" w:rsidR="000F5CA8" w:rsidRDefault="00FE045F" w:rsidP="00943A54">
      <w:pPr>
        <w:ind w:firstLine="0"/>
      </w:pPr>
      <w:r>
        <w:t xml:space="preserve">By analyzing the corpora and combining them with criteria used by </w:t>
      </w:r>
      <w:r>
        <w:fldChar w:fldCharType="begin"/>
      </w:r>
      <w:r>
        <w:instrText xml:space="preserve"> ADDIN ZOTERO_ITEM CSL_CITATION {"citationID":"Up3Ionh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fldChar w:fldCharType="separate"/>
      </w:r>
      <w:r w:rsidRPr="00FE045F">
        <w:t>(Ortmann &amp; Dipper, 2019)</w:t>
      </w:r>
      <w:r>
        <w:fldChar w:fldCharType="end"/>
      </w:r>
      <w:r>
        <w:t xml:space="preserve">. </w:t>
      </w:r>
      <w:r w:rsidR="0001337F">
        <w:t xml:space="preserve">Two main </w:t>
      </w:r>
      <w:r w:rsidR="001C57A2">
        <w:t>criteria</w:t>
      </w:r>
      <w:r w:rsidR="0001337F">
        <w:t xml:space="preserve"> sets were used for </w:t>
      </w:r>
      <w:r>
        <w:t>automatically identifying orality and literacy. O</w:t>
      </w:r>
      <w:r w:rsidR="0001337F">
        <w:t>ne</w:t>
      </w:r>
      <w:r>
        <w:t xml:space="preserve"> set</w:t>
      </w:r>
      <w:r w:rsidR="0001337F">
        <w:t xml:space="preserve"> us</w:t>
      </w:r>
      <w:r>
        <w:t>es</w:t>
      </w:r>
      <w:r w:rsidR="0001337F">
        <w:t xml:space="preserve"> syntactical</w:t>
      </w:r>
      <w:r>
        <w:t xml:space="preserve"> and part-of-speech</w:t>
      </w:r>
      <w:r w:rsidR="0001337F">
        <w:t xml:space="preserve"> </w:t>
      </w:r>
      <w:r w:rsidR="001C57A2">
        <w:t>information</w:t>
      </w:r>
      <w:r>
        <w:t xml:space="preserve"> which allows it to be more language-</w:t>
      </w:r>
      <w:r w:rsidR="004F2E57">
        <w:t>independent</w:t>
      </w:r>
      <w:r>
        <w:t xml:space="preserve">. The second </w:t>
      </w:r>
      <w:r w:rsidR="004F2E57">
        <w:t xml:space="preserve">uses French-dependent information to ascertain the assignment of the most appropriate feature. </w:t>
      </w:r>
    </w:p>
    <w:tbl>
      <w:tblPr>
        <w:tblStyle w:val="Gitternetztabelle1hell"/>
        <w:tblW w:w="0" w:type="auto"/>
        <w:tblLook w:val="04A0" w:firstRow="1" w:lastRow="0" w:firstColumn="1" w:lastColumn="0" w:noHBand="0" w:noVBand="1"/>
      </w:tblPr>
      <w:tblGrid>
        <w:gridCol w:w="1413"/>
        <w:gridCol w:w="7081"/>
      </w:tblGrid>
      <w:tr w:rsidR="00FE045F" w14:paraId="7D1D6F99" w14:textId="77777777" w:rsidTr="00673E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bottom w:val="single" w:sz="18" w:space="0" w:color="auto"/>
            </w:tcBorders>
          </w:tcPr>
          <w:p w14:paraId="1C9F18D7" w14:textId="2E461F35" w:rsidR="00FE045F" w:rsidRDefault="000F5CA8" w:rsidP="00943A54">
            <w:pPr>
              <w:ind w:firstLine="0"/>
            </w:pPr>
            <w:r>
              <w:t>Literacy</w:t>
            </w:r>
          </w:p>
        </w:tc>
        <w:tc>
          <w:tcPr>
            <w:tcW w:w="7081" w:type="dxa"/>
            <w:tcBorders>
              <w:bottom w:val="single" w:sz="18" w:space="0" w:color="auto"/>
            </w:tcBorders>
          </w:tcPr>
          <w:p w14:paraId="1E88B1E5" w14:textId="77777777" w:rsidR="00FE045F" w:rsidRDefault="00FE045F" w:rsidP="00943A54">
            <w:pPr>
              <w:ind w:firstLine="0"/>
              <w:cnfStyle w:val="100000000000" w:firstRow="1" w:lastRow="0" w:firstColumn="0" w:lastColumn="0" w:oddVBand="0" w:evenVBand="0" w:oddHBand="0" w:evenHBand="0" w:firstRowFirstColumn="0" w:firstRowLastColumn="0" w:lastRowFirstColumn="0" w:lastRowLastColumn="0"/>
            </w:pPr>
          </w:p>
        </w:tc>
      </w:tr>
      <w:tr w:rsidR="00FE045F" w14:paraId="691704F4" w14:textId="77777777" w:rsidTr="00673E2D">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6D4F3B20" w14:textId="77777777" w:rsidR="00FE045F" w:rsidRDefault="00FE045F" w:rsidP="00943A54">
            <w:pPr>
              <w:ind w:firstLine="0"/>
            </w:pPr>
          </w:p>
        </w:tc>
        <w:tc>
          <w:tcPr>
            <w:tcW w:w="7081" w:type="dxa"/>
            <w:tcBorders>
              <w:top w:val="single" w:sz="18" w:space="0" w:color="auto"/>
            </w:tcBorders>
          </w:tcPr>
          <w:p w14:paraId="139C2A7F" w14:textId="28F9A687" w:rsidR="00FE045F" w:rsidRDefault="000F5CA8" w:rsidP="00943A54">
            <w:pPr>
              <w:ind w:firstLine="0"/>
              <w:cnfStyle w:val="000000000000" w:firstRow="0" w:lastRow="0" w:firstColumn="0" w:lastColumn="0" w:oddVBand="0" w:evenVBand="0" w:oddHBand="0" w:evenHBand="0" w:firstRowFirstColumn="0" w:firstRowLastColumn="0" w:lastRowFirstColumn="0" w:lastRowLastColumn="0"/>
            </w:pPr>
            <w:r>
              <w:t>Noun/pronoun/proper noun to verb ratio</w:t>
            </w:r>
          </w:p>
        </w:tc>
      </w:tr>
      <w:tr w:rsidR="00FE045F" w14:paraId="01608B8B"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3325F509" w14:textId="77777777" w:rsidR="00FE045F" w:rsidRDefault="00FE045F" w:rsidP="00943A54">
            <w:pPr>
              <w:ind w:firstLine="0"/>
            </w:pPr>
          </w:p>
        </w:tc>
        <w:tc>
          <w:tcPr>
            <w:tcW w:w="7081" w:type="dxa"/>
          </w:tcPr>
          <w:p w14:paraId="52361F6D" w14:textId="4152FEFA"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 xml:space="preserve">Frequency </w:t>
            </w:r>
            <w:r w:rsidR="000F5CA8">
              <w:t>of third</w:t>
            </w:r>
            <w:r>
              <w:t>-</w:t>
            </w:r>
            <w:r w:rsidR="000F5CA8">
              <w:t>person</w:t>
            </w:r>
            <w:r>
              <w:t xml:space="preserve"> pronouns</w:t>
            </w:r>
          </w:p>
        </w:tc>
      </w:tr>
      <w:tr w:rsidR="00FE045F" w14:paraId="19A3F742" w14:textId="77777777" w:rsidTr="00673E2D">
        <w:trPr>
          <w:trHeight w:val="399"/>
        </w:trPr>
        <w:tc>
          <w:tcPr>
            <w:cnfStyle w:val="001000000000" w:firstRow="0" w:lastRow="0" w:firstColumn="1" w:lastColumn="0" w:oddVBand="0" w:evenVBand="0" w:oddHBand="0" w:evenHBand="0" w:firstRowFirstColumn="0" w:firstRowLastColumn="0" w:lastRowFirstColumn="0" w:lastRowLastColumn="0"/>
            <w:tcW w:w="1413" w:type="dxa"/>
          </w:tcPr>
          <w:p w14:paraId="6FD5F908" w14:textId="04C8ECA9" w:rsidR="00FE045F" w:rsidRDefault="00132132" w:rsidP="00943A54">
            <w:pPr>
              <w:ind w:firstLine="0"/>
            </w:pPr>
            <w:r>
              <w:t xml:space="preserve"> </w:t>
            </w:r>
          </w:p>
        </w:tc>
        <w:tc>
          <w:tcPr>
            <w:tcW w:w="7081" w:type="dxa"/>
          </w:tcPr>
          <w:p w14:paraId="7EBFA82E" w14:textId="38782C70"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Frequency of first-person</w:t>
            </w:r>
            <w:r w:rsidR="000F5CA8">
              <w:t xml:space="preserve"> </w:t>
            </w:r>
            <w:r>
              <w:t>pronouns</w:t>
            </w:r>
          </w:p>
        </w:tc>
      </w:tr>
      <w:tr w:rsidR="00FE045F" w14:paraId="59BF520B"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42514CE8" w14:textId="77777777" w:rsidR="00FE045F" w:rsidRDefault="00FE045F" w:rsidP="00943A54">
            <w:pPr>
              <w:ind w:firstLine="0"/>
            </w:pPr>
          </w:p>
        </w:tc>
        <w:tc>
          <w:tcPr>
            <w:tcW w:w="7081" w:type="dxa"/>
          </w:tcPr>
          <w:p w14:paraId="44004762" w14:textId="499FBA04" w:rsidR="00FE045F" w:rsidRDefault="000F5CA8" w:rsidP="00943A54">
            <w:pPr>
              <w:ind w:firstLine="0"/>
              <w:cnfStyle w:val="000000000000" w:firstRow="0" w:lastRow="0" w:firstColumn="0" w:lastColumn="0" w:oddVBand="0" w:evenVBand="0" w:oddHBand="0" w:evenHBand="0" w:firstRowFirstColumn="0" w:firstRowLastColumn="0" w:lastRowFirstColumn="0" w:lastRowLastColumn="0"/>
            </w:pPr>
            <w:r>
              <w:t>Frequency of present tense verbs</w:t>
            </w:r>
          </w:p>
        </w:tc>
      </w:tr>
      <w:tr w:rsidR="00FE045F" w14:paraId="0C7B2352"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1BBB48DD" w14:textId="77777777" w:rsidR="00FE045F" w:rsidRDefault="00FE045F" w:rsidP="00943A54">
            <w:pPr>
              <w:ind w:firstLine="0"/>
            </w:pPr>
          </w:p>
        </w:tc>
        <w:tc>
          <w:tcPr>
            <w:tcW w:w="7081" w:type="dxa"/>
          </w:tcPr>
          <w:p w14:paraId="7AE70A18" w14:textId="79F714AF"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Frequency of abbreviation</w:t>
            </w:r>
          </w:p>
        </w:tc>
      </w:tr>
      <w:tr w:rsidR="00FE045F" w14:paraId="6C3B127C"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6B06CA24" w14:textId="77777777" w:rsidR="00FE045F" w:rsidRDefault="00FE045F" w:rsidP="00943A54">
            <w:pPr>
              <w:ind w:firstLine="0"/>
            </w:pPr>
          </w:p>
        </w:tc>
        <w:tc>
          <w:tcPr>
            <w:tcW w:w="7081" w:type="dxa"/>
          </w:tcPr>
          <w:p w14:paraId="7E85C09C" w14:textId="4CB60B7B"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 xml:space="preserve">Verb to adjective frequency  </w:t>
            </w:r>
          </w:p>
        </w:tc>
      </w:tr>
      <w:tr w:rsidR="00FE045F" w14:paraId="32B102CE"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31411BF4" w14:textId="77777777" w:rsidR="00FE045F" w:rsidRDefault="00FE045F" w:rsidP="00943A54">
            <w:pPr>
              <w:ind w:firstLine="0"/>
            </w:pPr>
          </w:p>
        </w:tc>
        <w:tc>
          <w:tcPr>
            <w:tcW w:w="7081" w:type="dxa"/>
          </w:tcPr>
          <w:p w14:paraId="29DA31B0" w14:textId="3A9F575B"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 xml:space="preserve">Coordinating conjunctions to verbs </w:t>
            </w:r>
          </w:p>
        </w:tc>
      </w:tr>
      <w:tr w:rsidR="00132132" w14:paraId="6FC4574F"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581CFC2C" w14:textId="77777777" w:rsidR="00132132" w:rsidRDefault="00132132" w:rsidP="004621A0">
            <w:pPr>
              <w:ind w:firstLine="0"/>
            </w:pPr>
          </w:p>
        </w:tc>
        <w:tc>
          <w:tcPr>
            <w:tcW w:w="7081" w:type="dxa"/>
          </w:tcPr>
          <w:p w14:paraId="6B031187" w14:textId="51785027" w:rsidR="00132132" w:rsidRDefault="00BC4972" w:rsidP="004621A0">
            <w:pPr>
              <w:ind w:firstLine="0"/>
              <w:cnfStyle w:val="000000000000" w:firstRow="0" w:lastRow="0" w:firstColumn="0" w:lastColumn="0" w:oddVBand="0" w:evenVBand="0" w:oddHBand="0" w:evenHBand="0" w:firstRowFirstColumn="0" w:firstRowLastColumn="0" w:lastRowFirstColumn="0" w:lastRowLastColumn="0"/>
            </w:pPr>
            <w:r>
              <w:t>Sentence length</w:t>
            </w:r>
          </w:p>
        </w:tc>
      </w:tr>
      <w:tr w:rsidR="00132132" w14:paraId="5B4BF8C4"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5A5667DC" w14:textId="77777777" w:rsidR="00132132" w:rsidRDefault="00132132" w:rsidP="004621A0">
            <w:pPr>
              <w:ind w:firstLine="0"/>
            </w:pPr>
          </w:p>
        </w:tc>
        <w:tc>
          <w:tcPr>
            <w:tcW w:w="7081" w:type="dxa"/>
          </w:tcPr>
          <w:p w14:paraId="3FDB4DFF" w14:textId="4A168F9C" w:rsidR="00132132" w:rsidRDefault="00DC4207" w:rsidP="004621A0">
            <w:pPr>
              <w:ind w:firstLine="0"/>
              <w:cnfStyle w:val="000000000000" w:firstRow="0" w:lastRow="0" w:firstColumn="0" w:lastColumn="0" w:oddVBand="0" w:evenVBand="0" w:oddHBand="0" w:evenHBand="0" w:firstRowFirstColumn="0" w:firstRowLastColumn="0" w:lastRowFirstColumn="0" w:lastRowLastColumn="0"/>
            </w:pPr>
            <w:r>
              <w:t>A</w:t>
            </w:r>
            <w:r w:rsidR="00BC4972">
              <w:t xml:space="preserve">verage word length </w:t>
            </w:r>
          </w:p>
        </w:tc>
      </w:tr>
      <w:tr w:rsidR="00132132" w14:paraId="2E24DDC4"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0C935BD6" w14:textId="77777777" w:rsidR="00132132" w:rsidRDefault="00132132" w:rsidP="004621A0">
            <w:pPr>
              <w:ind w:firstLine="0"/>
            </w:pPr>
          </w:p>
        </w:tc>
        <w:tc>
          <w:tcPr>
            <w:tcW w:w="7081" w:type="dxa"/>
          </w:tcPr>
          <w:p w14:paraId="0C36D20C" w14:textId="629FBA9D" w:rsidR="00132132" w:rsidRDefault="004F23B6" w:rsidP="004621A0">
            <w:pPr>
              <w:ind w:firstLine="0"/>
              <w:cnfStyle w:val="000000000000" w:firstRow="0" w:lastRow="0" w:firstColumn="0" w:lastColumn="0" w:oddVBand="0" w:evenVBand="0" w:oddHBand="0" w:evenHBand="0" w:firstRowFirstColumn="0" w:firstRowLastColumn="0" w:lastRowFirstColumn="0" w:lastRowLastColumn="0"/>
            </w:pPr>
            <w:r>
              <w:t>Abbreviations</w:t>
            </w:r>
          </w:p>
        </w:tc>
      </w:tr>
      <w:tr w:rsidR="004F23B6" w14:paraId="00EC6480" w14:textId="77777777" w:rsidTr="00673E2D">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3F78BB4B" w14:textId="5D352729" w:rsidR="004F23B6" w:rsidRDefault="004F23B6" w:rsidP="004621A0">
            <w:pPr>
              <w:ind w:firstLine="0"/>
            </w:pPr>
            <w:r>
              <w:t>Orality</w:t>
            </w:r>
          </w:p>
        </w:tc>
        <w:tc>
          <w:tcPr>
            <w:tcW w:w="7081" w:type="dxa"/>
            <w:tcBorders>
              <w:top w:val="single" w:sz="18" w:space="0" w:color="auto"/>
            </w:tcBorders>
          </w:tcPr>
          <w:p w14:paraId="15B5F7B4" w14:textId="77777777" w:rsidR="004F23B6" w:rsidRDefault="004F23B6" w:rsidP="004621A0">
            <w:pPr>
              <w:ind w:firstLine="0"/>
              <w:cnfStyle w:val="000000000000" w:firstRow="0" w:lastRow="0" w:firstColumn="0" w:lastColumn="0" w:oddVBand="0" w:evenVBand="0" w:oddHBand="0" w:evenHBand="0" w:firstRowFirstColumn="0" w:firstRowLastColumn="0" w:lastRowFirstColumn="0" w:lastRowLastColumn="0"/>
            </w:pPr>
          </w:p>
        </w:tc>
      </w:tr>
      <w:tr w:rsidR="004F23B6" w14:paraId="20A51B1B"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04144AC5" w14:textId="77777777" w:rsidR="004F23B6" w:rsidRDefault="004F23B6" w:rsidP="004F23B6">
            <w:pPr>
              <w:ind w:firstLine="0"/>
            </w:pPr>
          </w:p>
        </w:tc>
        <w:tc>
          <w:tcPr>
            <w:tcW w:w="7081" w:type="dxa"/>
          </w:tcPr>
          <w:p w14:paraId="19850F35" w14:textId="3898DE50" w:rsidR="004F23B6" w:rsidRDefault="00D241E8" w:rsidP="004F23B6">
            <w:pPr>
              <w:ind w:firstLine="0"/>
              <w:cnfStyle w:val="000000000000" w:firstRow="0" w:lastRow="0" w:firstColumn="0" w:lastColumn="0" w:oddVBand="0" w:evenVBand="0" w:oddHBand="0" w:evenHBand="0" w:firstRowFirstColumn="0" w:firstRowLastColumn="0" w:lastRowFirstColumn="0" w:lastRowLastColumn="0"/>
            </w:pPr>
            <w:r>
              <w:t>Sentence length</w:t>
            </w:r>
          </w:p>
        </w:tc>
      </w:tr>
      <w:tr w:rsidR="004F23B6" w14:paraId="4B895524"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5CE77030" w14:textId="77777777" w:rsidR="004F23B6" w:rsidRDefault="004F23B6" w:rsidP="004621A0">
            <w:pPr>
              <w:ind w:firstLine="0"/>
            </w:pPr>
          </w:p>
        </w:tc>
        <w:tc>
          <w:tcPr>
            <w:tcW w:w="7081" w:type="dxa"/>
          </w:tcPr>
          <w:p w14:paraId="35C7C2CF" w14:textId="2B4B71C4" w:rsidR="004F23B6" w:rsidRDefault="00D241E8" w:rsidP="004621A0">
            <w:pPr>
              <w:ind w:firstLine="0"/>
              <w:cnfStyle w:val="000000000000" w:firstRow="0" w:lastRow="0" w:firstColumn="0" w:lastColumn="0" w:oddVBand="0" w:evenVBand="0" w:oddHBand="0" w:evenHBand="0" w:firstRowFirstColumn="0" w:firstRowLastColumn="0" w:lastRowFirstColumn="0" w:lastRowLastColumn="0"/>
            </w:pPr>
            <w:r>
              <w:t xml:space="preserve">Word length </w:t>
            </w:r>
          </w:p>
        </w:tc>
      </w:tr>
      <w:tr w:rsidR="004F23B6" w14:paraId="4D297E53"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6E942D07" w14:textId="77777777" w:rsidR="004F23B6" w:rsidRDefault="004F23B6" w:rsidP="004621A0">
            <w:pPr>
              <w:ind w:firstLine="0"/>
            </w:pPr>
          </w:p>
        </w:tc>
        <w:tc>
          <w:tcPr>
            <w:tcW w:w="7081" w:type="dxa"/>
          </w:tcPr>
          <w:p w14:paraId="45905569" w14:textId="60F78820" w:rsidR="004F23B6" w:rsidRDefault="00D241E8" w:rsidP="004621A0">
            <w:pPr>
              <w:ind w:firstLine="0"/>
              <w:cnfStyle w:val="000000000000" w:firstRow="0" w:lastRow="0" w:firstColumn="0" w:lastColumn="0" w:oddVBand="0" w:evenVBand="0" w:oddHBand="0" w:evenHBand="0" w:firstRowFirstColumn="0" w:firstRowLastColumn="0" w:lastRowFirstColumn="0" w:lastRowLastColumn="0"/>
            </w:pPr>
            <w:r>
              <w:t xml:space="preserve">Word </w:t>
            </w:r>
            <w:r w:rsidR="001E7CD1">
              <w:t>r</w:t>
            </w:r>
            <w:r>
              <w:t>eduplication</w:t>
            </w:r>
          </w:p>
        </w:tc>
      </w:tr>
      <w:tr w:rsidR="00673E2D" w14:paraId="447941BE"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264C7B33" w14:textId="77777777" w:rsidR="00673E2D" w:rsidRDefault="00673E2D" w:rsidP="004621A0">
            <w:pPr>
              <w:ind w:firstLine="0"/>
            </w:pPr>
          </w:p>
        </w:tc>
        <w:tc>
          <w:tcPr>
            <w:tcW w:w="7081" w:type="dxa"/>
          </w:tcPr>
          <w:p w14:paraId="5F1F07C0" w14:textId="7C8095F5" w:rsidR="00673E2D" w:rsidRDefault="00673E2D" w:rsidP="004621A0">
            <w:pPr>
              <w:ind w:firstLine="0"/>
              <w:cnfStyle w:val="000000000000" w:firstRow="0" w:lastRow="0" w:firstColumn="0" w:lastColumn="0" w:oddVBand="0" w:evenVBand="0" w:oddHBand="0" w:evenHBand="0" w:firstRowFirstColumn="0" w:firstRowLastColumn="0" w:lastRowFirstColumn="0" w:lastRowLastColumn="0"/>
            </w:pPr>
            <w:r>
              <w:t xml:space="preserve">Word to Word  back to pack </w:t>
            </w:r>
          </w:p>
        </w:tc>
      </w:tr>
      <w:tr w:rsidR="004F23B6" w14:paraId="61DC2264"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4BE0268B" w14:textId="77777777" w:rsidR="004F23B6" w:rsidRDefault="004F23B6" w:rsidP="004621A0">
            <w:pPr>
              <w:ind w:firstLine="0"/>
            </w:pPr>
          </w:p>
        </w:tc>
        <w:tc>
          <w:tcPr>
            <w:tcW w:w="7081" w:type="dxa"/>
          </w:tcPr>
          <w:p w14:paraId="71338E04" w14:textId="2C3F40C9" w:rsidR="004F23B6" w:rsidRDefault="00D241E8" w:rsidP="004621A0">
            <w:pPr>
              <w:ind w:firstLine="0"/>
              <w:cnfStyle w:val="000000000000" w:firstRow="0" w:lastRow="0" w:firstColumn="0" w:lastColumn="0" w:oddVBand="0" w:evenVBand="0" w:oddHBand="0" w:evenHBand="0" w:firstRowFirstColumn="0" w:firstRowLastColumn="0" w:lastRowFirstColumn="0" w:lastRowLastColumn="0"/>
            </w:pPr>
            <w:r>
              <w:t>High use of punctuation</w:t>
            </w:r>
          </w:p>
        </w:tc>
      </w:tr>
      <w:tr w:rsidR="004F23B6" w14:paraId="00F6C9C7"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552048BE" w14:textId="77777777" w:rsidR="004F23B6" w:rsidRDefault="004F23B6" w:rsidP="004621A0">
            <w:pPr>
              <w:ind w:firstLine="0"/>
            </w:pPr>
          </w:p>
        </w:tc>
        <w:tc>
          <w:tcPr>
            <w:tcW w:w="7081" w:type="dxa"/>
          </w:tcPr>
          <w:p w14:paraId="529388E0" w14:textId="3BE031C0" w:rsidR="004F23B6" w:rsidRDefault="00673E2D" w:rsidP="004621A0">
            <w:pPr>
              <w:ind w:firstLine="0"/>
              <w:cnfStyle w:val="000000000000" w:firstRow="0" w:lastRow="0" w:firstColumn="0" w:lastColumn="0" w:oddVBand="0" w:evenVBand="0" w:oddHBand="0" w:evenHBand="0" w:firstRowFirstColumn="0" w:firstRowLastColumn="0" w:lastRowFirstColumn="0" w:lastRowLastColumn="0"/>
            </w:pPr>
            <w:r>
              <w:t>Emoticons</w:t>
            </w:r>
          </w:p>
        </w:tc>
      </w:tr>
      <w:tr w:rsidR="004F23B6" w14:paraId="3AC7E5A1"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16A786F3" w14:textId="77777777" w:rsidR="004F23B6" w:rsidRDefault="004F23B6" w:rsidP="004621A0">
            <w:pPr>
              <w:ind w:firstLine="0"/>
            </w:pPr>
          </w:p>
        </w:tc>
        <w:tc>
          <w:tcPr>
            <w:tcW w:w="7081" w:type="dxa"/>
          </w:tcPr>
          <w:p w14:paraId="33F0DFD6" w14:textId="1272B85D" w:rsidR="004F23B6" w:rsidRDefault="00673E2D" w:rsidP="004621A0">
            <w:pPr>
              <w:ind w:firstLine="0"/>
              <w:cnfStyle w:val="000000000000" w:firstRow="0" w:lastRow="0" w:firstColumn="0" w:lastColumn="0" w:oddVBand="0" w:evenVBand="0" w:oddHBand="0" w:evenHBand="0" w:firstRowFirstColumn="0" w:firstRowLastColumn="0" w:lastRowFirstColumn="0" w:lastRowLastColumn="0"/>
            </w:pPr>
            <w:r>
              <w:t xml:space="preserve">Emphasis via all caps </w:t>
            </w:r>
          </w:p>
        </w:tc>
      </w:tr>
      <w:tr w:rsidR="004F23B6" w14:paraId="052A4C38"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21C11B42" w14:textId="77777777" w:rsidR="004F23B6" w:rsidRDefault="004F23B6" w:rsidP="004621A0">
            <w:pPr>
              <w:ind w:firstLine="0"/>
            </w:pPr>
          </w:p>
        </w:tc>
        <w:tc>
          <w:tcPr>
            <w:tcW w:w="7081" w:type="dxa"/>
          </w:tcPr>
          <w:p w14:paraId="083F72F8" w14:textId="1EBA5E34" w:rsidR="004F23B6" w:rsidRDefault="00673E2D" w:rsidP="004621A0">
            <w:pPr>
              <w:ind w:firstLine="0"/>
              <w:cnfStyle w:val="000000000000" w:firstRow="0" w:lastRow="0" w:firstColumn="0" w:lastColumn="0" w:oddVBand="0" w:evenVBand="0" w:oddHBand="0" w:evenHBand="0" w:firstRowFirstColumn="0" w:firstRowLastColumn="0" w:lastRowFirstColumn="0" w:lastRowLastColumn="0"/>
            </w:pPr>
            <w:r>
              <w:t>Abbreviations and acronyms</w:t>
            </w:r>
          </w:p>
        </w:tc>
      </w:tr>
      <w:tr w:rsidR="004F23B6" w14:paraId="19BC1E07"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42BAB5B1" w14:textId="77777777" w:rsidR="004F23B6" w:rsidRDefault="004F23B6" w:rsidP="004621A0">
            <w:pPr>
              <w:ind w:firstLine="0"/>
            </w:pPr>
          </w:p>
        </w:tc>
        <w:tc>
          <w:tcPr>
            <w:tcW w:w="7081" w:type="dxa"/>
          </w:tcPr>
          <w:p w14:paraId="0FD92DBB" w14:textId="74E2BA52" w:rsidR="004F23B6" w:rsidRDefault="00673E2D" w:rsidP="004621A0">
            <w:pPr>
              <w:ind w:firstLine="0"/>
              <w:cnfStyle w:val="000000000000" w:firstRow="0" w:lastRow="0" w:firstColumn="0" w:lastColumn="0" w:oddVBand="0" w:evenVBand="0" w:oddHBand="0" w:evenHBand="0" w:firstRowFirstColumn="0" w:firstRowLastColumn="0" w:lastRowFirstColumn="0" w:lastRowLastColumn="0"/>
            </w:pPr>
            <w:r>
              <w:t xml:space="preserve">High adjective use </w:t>
            </w:r>
          </w:p>
        </w:tc>
      </w:tr>
      <w:tr w:rsidR="00673E2D" w14:paraId="7AF60483"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10A7FEB4" w14:textId="77777777" w:rsidR="00673E2D" w:rsidRDefault="00673E2D" w:rsidP="004621A0">
            <w:pPr>
              <w:ind w:firstLine="0"/>
            </w:pPr>
          </w:p>
        </w:tc>
        <w:tc>
          <w:tcPr>
            <w:tcW w:w="7081" w:type="dxa"/>
          </w:tcPr>
          <w:p w14:paraId="17E302FB" w14:textId="48B95E10" w:rsidR="00673E2D" w:rsidRDefault="00673E2D" w:rsidP="004621A0">
            <w:pPr>
              <w:ind w:firstLine="0"/>
              <w:cnfStyle w:val="000000000000" w:firstRow="0" w:lastRow="0" w:firstColumn="0" w:lastColumn="0" w:oddVBand="0" w:evenVBand="0" w:oddHBand="0" w:evenHBand="0" w:firstRowFirstColumn="0" w:firstRowLastColumn="0" w:lastRowFirstColumn="0" w:lastRowLastColumn="0"/>
            </w:pPr>
            <w:r>
              <w:t xml:space="preserve">Sentences with only verbs. </w:t>
            </w:r>
          </w:p>
        </w:tc>
      </w:tr>
    </w:tbl>
    <w:p w14:paraId="17E559EE" w14:textId="77777777" w:rsidR="001E7CD1" w:rsidRDefault="001E7CD1" w:rsidP="00943A54">
      <w:pPr>
        <w:ind w:firstLine="0"/>
      </w:pPr>
      <w:r>
        <w:tab/>
      </w:r>
    </w:p>
    <w:p w14:paraId="7064C07B" w14:textId="5E903F6B" w:rsidR="001C57A2" w:rsidRDefault="001E7CD1" w:rsidP="00DC4207">
      <w:pPr>
        <w:jc w:val="center"/>
      </w:pPr>
      <w:r>
        <w:t>Classification set one</w:t>
      </w:r>
    </w:p>
    <w:p w14:paraId="1C109B31" w14:textId="70B41D39" w:rsidR="009D40EB" w:rsidRDefault="009D40EB" w:rsidP="00943A54">
      <w:pPr>
        <w:ind w:firstLine="0"/>
      </w:pPr>
    </w:p>
    <w:p w14:paraId="48D20EBD" w14:textId="3D8C4C64" w:rsidR="004724E4" w:rsidRDefault="004724E4" w:rsidP="00943A54">
      <w:pPr>
        <w:ind w:firstLine="0"/>
      </w:pPr>
    </w:p>
    <w:p w14:paraId="4A5B691A" w14:textId="2FDBDCF1" w:rsidR="004724E4" w:rsidRDefault="004724E4" w:rsidP="00943A54">
      <w:pPr>
        <w:ind w:firstLine="0"/>
      </w:pPr>
    </w:p>
    <w:p w14:paraId="20B7E2DE" w14:textId="498725E8" w:rsidR="004724E4" w:rsidRDefault="004724E4" w:rsidP="00943A54">
      <w:pPr>
        <w:ind w:firstLine="0"/>
      </w:pPr>
    </w:p>
    <w:p w14:paraId="60C60527" w14:textId="27C09B23" w:rsidR="004724E4" w:rsidRDefault="004724E4" w:rsidP="00943A54">
      <w:pPr>
        <w:ind w:firstLine="0"/>
      </w:pPr>
    </w:p>
    <w:p w14:paraId="230C4BC2" w14:textId="77777777" w:rsidR="004724E4" w:rsidRDefault="004724E4" w:rsidP="00943A54">
      <w:pPr>
        <w:ind w:firstLine="0"/>
      </w:pPr>
    </w:p>
    <w:p w14:paraId="5E29288E" w14:textId="6C05B57C" w:rsidR="009D40EB" w:rsidRDefault="009D40EB" w:rsidP="00943A54">
      <w:pPr>
        <w:ind w:firstLine="0"/>
      </w:pPr>
    </w:p>
    <w:p w14:paraId="32105773" w14:textId="37F7A4EE" w:rsidR="009D40EB" w:rsidRDefault="009D40EB" w:rsidP="00943A54">
      <w:pPr>
        <w:ind w:firstLine="0"/>
      </w:pPr>
    </w:p>
    <w:p w14:paraId="1E71B9E0" w14:textId="77777777" w:rsidR="009D40EB" w:rsidRDefault="009D40EB" w:rsidP="00943A54">
      <w:pPr>
        <w:ind w:firstLine="0"/>
      </w:pPr>
    </w:p>
    <w:tbl>
      <w:tblPr>
        <w:tblStyle w:val="Gitternetztabelle1hell"/>
        <w:tblW w:w="0" w:type="auto"/>
        <w:tblLook w:val="04A0" w:firstRow="1" w:lastRow="0" w:firstColumn="1" w:lastColumn="0" w:noHBand="0" w:noVBand="1"/>
      </w:tblPr>
      <w:tblGrid>
        <w:gridCol w:w="1413"/>
        <w:gridCol w:w="7081"/>
      </w:tblGrid>
      <w:tr w:rsidR="0053409F" w14:paraId="72745ED4" w14:textId="77777777" w:rsidTr="004621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bottom w:val="single" w:sz="18" w:space="0" w:color="auto"/>
            </w:tcBorders>
          </w:tcPr>
          <w:p w14:paraId="4C88BC24" w14:textId="77777777" w:rsidR="0053409F" w:rsidRDefault="0053409F" w:rsidP="004621A0">
            <w:pPr>
              <w:ind w:firstLine="0"/>
            </w:pPr>
            <w:r>
              <w:lastRenderedPageBreak/>
              <w:t>Literacy</w:t>
            </w:r>
          </w:p>
        </w:tc>
        <w:tc>
          <w:tcPr>
            <w:tcW w:w="7081" w:type="dxa"/>
            <w:tcBorders>
              <w:bottom w:val="single" w:sz="18" w:space="0" w:color="auto"/>
            </w:tcBorders>
          </w:tcPr>
          <w:p w14:paraId="34A67F74" w14:textId="77777777" w:rsidR="0053409F" w:rsidRDefault="0053409F" w:rsidP="004621A0">
            <w:pPr>
              <w:ind w:firstLine="0"/>
              <w:cnfStyle w:val="100000000000" w:firstRow="1" w:lastRow="0" w:firstColumn="0" w:lastColumn="0" w:oddVBand="0" w:evenVBand="0" w:oddHBand="0" w:evenHBand="0" w:firstRowFirstColumn="0" w:firstRowLastColumn="0" w:lastRowFirstColumn="0" w:lastRowLastColumn="0"/>
            </w:pPr>
          </w:p>
        </w:tc>
      </w:tr>
      <w:tr w:rsidR="0053409F" w14:paraId="02EF8E2D" w14:textId="77777777" w:rsidTr="004621A0">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7566D51C" w14:textId="77777777" w:rsidR="0053409F" w:rsidRDefault="0053409F" w:rsidP="004621A0">
            <w:pPr>
              <w:ind w:firstLine="0"/>
            </w:pPr>
          </w:p>
        </w:tc>
        <w:tc>
          <w:tcPr>
            <w:tcW w:w="7081" w:type="dxa"/>
            <w:tcBorders>
              <w:top w:val="single" w:sz="18" w:space="0" w:color="auto"/>
            </w:tcBorders>
          </w:tcPr>
          <w:p w14:paraId="050A9B2C" w14:textId="746C66FF" w:rsidR="0053409F" w:rsidRPr="006673D7" w:rsidRDefault="006673D7" w:rsidP="004621A0">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t>FC</w:t>
            </w:r>
          </w:p>
        </w:tc>
      </w:tr>
      <w:tr w:rsidR="006673D7" w14:paraId="4FE625A7"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3B2E07C0" w14:textId="77777777" w:rsidR="006673D7" w:rsidRDefault="006673D7" w:rsidP="006673D7">
            <w:pPr>
              <w:ind w:firstLine="0"/>
            </w:pPr>
          </w:p>
        </w:tc>
        <w:tc>
          <w:tcPr>
            <w:tcW w:w="7081" w:type="dxa"/>
          </w:tcPr>
          <w:p w14:paraId="6FEC1B74" w14:textId="28468A19" w:rsidR="006673D7" w:rsidRDefault="006673D7" w:rsidP="006673D7">
            <w:pPr>
              <w:ind w:firstLine="0"/>
              <w:cnfStyle w:val="000000000000" w:firstRow="0" w:lastRow="0" w:firstColumn="0" w:lastColumn="0" w:oddVBand="0" w:evenVBand="0" w:oddHBand="0" w:evenHBand="0" w:firstRowFirstColumn="0" w:firstRowLastColumn="0" w:lastRowFirstColumn="0" w:lastRowLastColumn="0"/>
            </w:pPr>
            <w:r>
              <w:t>FC</w:t>
            </w:r>
            <w:r>
              <w:rPr>
                <w:rFonts w:ascii="Times New Roman" w:hAnsi="Times New Roman"/>
              </w:rPr>
              <w:t xml:space="preserve"> abbreviations </w:t>
            </w:r>
          </w:p>
        </w:tc>
      </w:tr>
      <w:tr w:rsidR="006673D7" w14:paraId="73867C93" w14:textId="77777777" w:rsidTr="004621A0">
        <w:trPr>
          <w:trHeight w:val="399"/>
        </w:trPr>
        <w:tc>
          <w:tcPr>
            <w:cnfStyle w:val="001000000000" w:firstRow="0" w:lastRow="0" w:firstColumn="1" w:lastColumn="0" w:oddVBand="0" w:evenVBand="0" w:oddHBand="0" w:evenHBand="0" w:firstRowFirstColumn="0" w:firstRowLastColumn="0" w:lastRowFirstColumn="0" w:lastRowLastColumn="0"/>
            <w:tcW w:w="1413" w:type="dxa"/>
          </w:tcPr>
          <w:p w14:paraId="4B3F62E4" w14:textId="77777777" w:rsidR="006673D7" w:rsidRDefault="006673D7" w:rsidP="006673D7">
            <w:pPr>
              <w:ind w:firstLine="0"/>
            </w:pPr>
            <w:r>
              <w:t xml:space="preserve"> </w:t>
            </w:r>
          </w:p>
        </w:tc>
        <w:tc>
          <w:tcPr>
            <w:tcW w:w="7081" w:type="dxa"/>
          </w:tcPr>
          <w:p w14:paraId="59C19BE5" w14:textId="667406F5" w:rsidR="006673D7" w:rsidRDefault="006673D7" w:rsidP="006673D7">
            <w:pPr>
              <w:ind w:firstLine="0"/>
              <w:cnfStyle w:val="000000000000" w:firstRow="0" w:lastRow="0" w:firstColumn="0" w:lastColumn="0" w:oddVBand="0" w:evenVBand="0" w:oddHBand="0" w:evenHBand="0" w:firstRowFirstColumn="0" w:firstRowLastColumn="0" w:lastRowFirstColumn="0" w:lastRowLastColumn="0"/>
            </w:pPr>
            <w:r>
              <w:t>F</w:t>
            </w:r>
            <w:r w:rsidR="006441A3">
              <w:t>L and FS</w:t>
            </w:r>
          </w:p>
        </w:tc>
      </w:tr>
      <w:tr w:rsidR="006673D7" w14:paraId="0BDE84A7"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0966122F" w14:textId="77777777" w:rsidR="006673D7" w:rsidRDefault="006673D7" w:rsidP="006673D7">
            <w:pPr>
              <w:ind w:firstLine="0"/>
            </w:pPr>
          </w:p>
        </w:tc>
        <w:tc>
          <w:tcPr>
            <w:tcW w:w="7081" w:type="dxa"/>
          </w:tcPr>
          <w:p w14:paraId="2BD45570" w14:textId="7ACC2CCD" w:rsidR="006673D7" w:rsidRDefault="006441A3" w:rsidP="006673D7">
            <w:pPr>
              <w:ind w:firstLine="0"/>
              <w:cnfStyle w:val="000000000000" w:firstRow="0" w:lastRow="0" w:firstColumn="0" w:lastColumn="0" w:oddVBand="0" w:evenVBand="0" w:oddHBand="0" w:evenHBand="0" w:firstRowFirstColumn="0" w:firstRowLastColumn="0" w:lastRowFirstColumn="0" w:lastRowLastColumn="0"/>
            </w:pPr>
            <w:r>
              <w:t xml:space="preserve">FT prefixes </w:t>
            </w:r>
          </w:p>
        </w:tc>
      </w:tr>
      <w:tr w:rsidR="006673D7" w14:paraId="5604F847"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7293C1C6" w14:textId="77777777" w:rsidR="006673D7" w:rsidRDefault="006673D7" w:rsidP="006673D7">
            <w:pPr>
              <w:ind w:firstLine="0"/>
            </w:pPr>
          </w:p>
        </w:tc>
        <w:tc>
          <w:tcPr>
            <w:tcW w:w="7081" w:type="dxa"/>
          </w:tcPr>
          <w:p w14:paraId="297DB13B" w14:textId="2F7EBE1B" w:rsidR="006673D7" w:rsidRDefault="006441A3" w:rsidP="006673D7">
            <w:pPr>
              <w:ind w:firstLine="0"/>
              <w:cnfStyle w:val="000000000000" w:firstRow="0" w:lastRow="0" w:firstColumn="0" w:lastColumn="0" w:oddVBand="0" w:evenVBand="0" w:oddHBand="0" w:evenHBand="0" w:firstRowFirstColumn="0" w:firstRowLastColumn="0" w:lastRowFirstColumn="0" w:lastRowLastColumn="0"/>
            </w:pPr>
            <w:r>
              <w:t>FT suffixes</w:t>
            </w:r>
          </w:p>
        </w:tc>
      </w:tr>
      <w:tr w:rsidR="006673D7" w14:paraId="3EC5D2BF"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17B59F73" w14:textId="77777777" w:rsidR="006673D7" w:rsidRDefault="006673D7" w:rsidP="006673D7">
            <w:pPr>
              <w:ind w:firstLine="0"/>
            </w:pPr>
          </w:p>
        </w:tc>
        <w:tc>
          <w:tcPr>
            <w:tcW w:w="7081" w:type="dxa"/>
          </w:tcPr>
          <w:p w14:paraId="2DB2C895" w14:textId="54031C66"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number of adverbs </w:t>
            </w:r>
          </w:p>
        </w:tc>
      </w:tr>
      <w:tr w:rsidR="006673D7" w14:paraId="0CCAB0BA"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4632C254" w14:textId="77777777" w:rsidR="006673D7" w:rsidRDefault="006673D7" w:rsidP="006673D7">
            <w:pPr>
              <w:ind w:firstLine="0"/>
            </w:pPr>
          </w:p>
        </w:tc>
        <w:tc>
          <w:tcPr>
            <w:tcW w:w="7081" w:type="dxa"/>
          </w:tcPr>
          <w:p w14:paraId="2455DB4C" w14:textId="59FEB4DF"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user of future simple </w:t>
            </w:r>
          </w:p>
        </w:tc>
      </w:tr>
      <w:tr w:rsidR="006673D7" w14:paraId="285A26D3"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56EA994C" w14:textId="77777777" w:rsidR="006673D7" w:rsidRDefault="006673D7" w:rsidP="006673D7">
            <w:pPr>
              <w:ind w:firstLine="0"/>
            </w:pPr>
          </w:p>
        </w:tc>
        <w:tc>
          <w:tcPr>
            <w:tcW w:w="7081" w:type="dxa"/>
          </w:tcPr>
          <w:p w14:paraId="0107EEA0" w14:textId="414FAD73"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use of </w:t>
            </w:r>
            <w:proofErr w:type="spellStart"/>
            <w:r>
              <w:t>être</w:t>
            </w:r>
            <w:proofErr w:type="spellEnd"/>
            <w:r>
              <w:t xml:space="preserve"> </w:t>
            </w:r>
          </w:p>
        </w:tc>
      </w:tr>
      <w:tr w:rsidR="006673D7" w14:paraId="2B38F27A" w14:textId="77777777" w:rsidTr="0053409F">
        <w:trPr>
          <w:trHeight w:val="60"/>
        </w:trPr>
        <w:tc>
          <w:tcPr>
            <w:cnfStyle w:val="001000000000" w:firstRow="0" w:lastRow="0" w:firstColumn="1" w:lastColumn="0" w:oddVBand="0" w:evenVBand="0" w:oddHBand="0" w:evenHBand="0" w:firstRowFirstColumn="0" w:firstRowLastColumn="0" w:lastRowFirstColumn="0" w:lastRowLastColumn="0"/>
            <w:tcW w:w="1413" w:type="dxa"/>
          </w:tcPr>
          <w:p w14:paraId="2590370F" w14:textId="77777777" w:rsidR="006673D7" w:rsidRDefault="006673D7" w:rsidP="006673D7">
            <w:pPr>
              <w:ind w:firstLine="0"/>
            </w:pPr>
          </w:p>
        </w:tc>
        <w:tc>
          <w:tcPr>
            <w:tcW w:w="7081" w:type="dxa"/>
          </w:tcPr>
          <w:p w14:paraId="289D0797" w14:textId="33DC0EF7"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High use of hyphenated words</w:t>
            </w:r>
          </w:p>
        </w:tc>
      </w:tr>
      <w:tr w:rsidR="006673D7" w14:paraId="367D0C1B"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42BB0082" w14:textId="77777777" w:rsidR="006673D7" w:rsidRDefault="006673D7" w:rsidP="006673D7">
            <w:pPr>
              <w:ind w:firstLine="0"/>
            </w:pPr>
          </w:p>
        </w:tc>
        <w:tc>
          <w:tcPr>
            <w:tcW w:w="7081" w:type="dxa"/>
          </w:tcPr>
          <w:p w14:paraId="1B0F56AE" w14:textId="3F841838"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Correct Negation </w:t>
            </w:r>
          </w:p>
        </w:tc>
      </w:tr>
      <w:tr w:rsidR="006673D7" w14:paraId="75DAD71C" w14:textId="77777777" w:rsidTr="004621A0">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764638CE" w14:textId="77777777" w:rsidR="006673D7" w:rsidRDefault="006673D7" w:rsidP="006673D7">
            <w:pPr>
              <w:ind w:firstLine="0"/>
            </w:pPr>
            <w:r>
              <w:t>Orality</w:t>
            </w:r>
          </w:p>
        </w:tc>
        <w:tc>
          <w:tcPr>
            <w:tcW w:w="7081" w:type="dxa"/>
            <w:tcBorders>
              <w:top w:val="single" w:sz="18" w:space="0" w:color="auto"/>
            </w:tcBorders>
          </w:tcPr>
          <w:p w14:paraId="7EFE1E3C" w14:textId="77777777" w:rsidR="006673D7" w:rsidRDefault="006673D7" w:rsidP="006673D7">
            <w:pPr>
              <w:ind w:firstLine="0"/>
              <w:cnfStyle w:val="000000000000" w:firstRow="0" w:lastRow="0" w:firstColumn="0" w:lastColumn="0" w:oddVBand="0" w:evenVBand="0" w:oddHBand="0" w:evenHBand="0" w:firstRowFirstColumn="0" w:firstRowLastColumn="0" w:lastRowFirstColumn="0" w:lastRowLastColumn="0"/>
            </w:pPr>
          </w:p>
        </w:tc>
      </w:tr>
      <w:tr w:rsidR="006673D7" w14:paraId="4897167C"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77B3BFD" w14:textId="77777777" w:rsidR="006673D7" w:rsidRDefault="006673D7" w:rsidP="006673D7">
            <w:pPr>
              <w:ind w:firstLine="0"/>
            </w:pPr>
          </w:p>
        </w:tc>
        <w:tc>
          <w:tcPr>
            <w:tcW w:w="7081" w:type="dxa"/>
          </w:tcPr>
          <w:p w14:paraId="7DB94B9F" w14:textId="49C49242"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use of </w:t>
            </w:r>
            <w:proofErr w:type="spellStart"/>
            <w:r>
              <w:t>presentatifs</w:t>
            </w:r>
            <w:proofErr w:type="spellEnd"/>
            <w:r>
              <w:t xml:space="preserve"> </w:t>
            </w:r>
          </w:p>
        </w:tc>
      </w:tr>
      <w:tr w:rsidR="006673D7" w14:paraId="75161FBC"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7467979" w14:textId="77777777" w:rsidR="006673D7" w:rsidRDefault="006673D7" w:rsidP="006673D7">
            <w:pPr>
              <w:ind w:firstLine="0"/>
            </w:pPr>
          </w:p>
        </w:tc>
        <w:tc>
          <w:tcPr>
            <w:tcW w:w="7081" w:type="dxa"/>
          </w:tcPr>
          <w:p w14:paraId="15AEFC6A" w14:textId="086B6B1C"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FA</w:t>
            </w:r>
          </w:p>
        </w:tc>
      </w:tr>
      <w:tr w:rsidR="006673D7" w14:paraId="59EB5F83"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CCC5619" w14:textId="77777777" w:rsidR="006673D7" w:rsidRDefault="006673D7" w:rsidP="006673D7">
            <w:pPr>
              <w:ind w:firstLine="0"/>
            </w:pPr>
          </w:p>
        </w:tc>
        <w:tc>
          <w:tcPr>
            <w:tcW w:w="7081" w:type="dxa"/>
          </w:tcPr>
          <w:p w14:paraId="760FDF03" w14:textId="34D21292"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proofErr w:type="spellStart"/>
            <w:r>
              <w:t>FRP</w:t>
            </w:r>
            <w:proofErr w:type="spellEnd"/>
          </w:p>
        </w:tc>
      </w:tr>
      <w:tr w:rsidR="006673D7" w14:paraId="13A94F51"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35BC144F" w14:textId="77777777" w:rsidR="006673D7" w:rsidRDefault="006673D7" w:rsidP="006673D7">
            <w:pPr>
              <w:ind w:firstLine="0"/>
            </w:pPr>
          </w:p>
        </w:tc>
        <w:tc>
          <w:tcPr>
            <w:tcW w:w="7081" w:type="dxa"/>
          </w:tcPr>
          <w:p w14:paraId="0B63EDE0" w14:textId="1AB3D3A8"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FF</w:t>
            </w:r>
          </w:p>
        </w:tc>
      </w:tr>
      <w:tr w:rsidR="006673D7" w14:paraId="1CA79986"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1549EF4" w14:textId="77777777" w:rsidR="006673D7" w:rsidRDefault="006673D7" w:rsidP="006673D7">
            <w:pPr>
              <w:ind w:firstLine="0"/>
            </w:pPr>
          </w:p>
        </w:tc>
        <w:tc>
          <w:tcPr>
            <w:tcW w:w="7081" w:type="dxa"/>
          </w:tcPr>
          <w:p w14:paraId="0662F041" w14:textId="4EB5AAB3"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 xml:space="preserve">FF intensifiers </w:t>
            </w:r>
          </w:p>
        </w:tc>
      </w:tr>
      <w:tr w:rsidR="006673D7" w14:paraId="6826B491"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4B96E16" w14:textId="77777777" w:rsidR="006673D7" w:rsidRDefault="006673D7" w:rsidP="006673D7">
            <w:pPr>
              <w:ind w:firstLine="0"/>
            </w:pPr>
          </w:p>
        </w:tc>
        <w:tc>
          <w:tcPr>
            <w:tcW w:w="7081" w:type="dxa"/>
          </w:tcPr>
          <w:p w14:paraId="38C13BFA" w14:textId="7E37CAD8"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 xml:space="preserve">FV </w:t>
            </w:r>
          </w:p>
        </w:tc>
      </w:tr>
      <w:tr w:rsidR="006673D7" w14:paraId="20D7A3E5"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2FEA1B35" w14:textId="77777777" w:rsidR="006673D7" w:rsidRDefault="006673D7" w:rsidP="006673D7">
            <w:pPr>
              <w:ind w:firstLine="0"/>
            </w:pPr>
          </w:p>
        </w:tc>
        <w:tc>
          <w:tcPr>
            <w:tcW w:w="7081" w:type="dxa"/>
          </w:tcPr>
          <w:p w14:paraId="432295BF" w14:textId="4D4CE25A"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 xml:space="preserve">Improper negation </w:t>
            </w:r>
          </w:p>
        </w:tc>
      </w:tr>
    </w:tbl>
    <w:p w14:paraId="6CAB8097" w14:textId="77777777" w:rsidR="003E655F" w:rsidRDefault="003E655F" w:rsidP="006673D7">
      <w:pPr>
        <w:ind w:firstLine="0"/>
        <w:jc w:val="center"/>
      </w:pPr>
    </w:p>
    <w:p w14:paraId="2F83E5F8" w14:textId="19946320" w:rsidR="00DC4207" w:rsidRDefault="006673D7" w:rsidP="006673D7">
      <w:pPr>
        <w:ind w:firstLine="0"/>
        <w:jc w:val="center"/>
      </w:pPr>
      <w:r>
        <w:t>Classification set two</w:t>
      </w:r>
    </w:p>
    <w:p w14:paraId="72174A60" w14:textId="028D26CF" w:rsidR="00DC4207" w:rsidRDefault="00DC4207" w:rsidP="00943A54">
      <w:pPr>
        <w:ind w:firstLine="0"/>
      </w:pPr>
    </w:p>
    <w:p w14:paraId="7C169642" w14:textId="098F51A0" w:rsidR="00DC4207" w:rsidRDefault="00DC4207" w:rsidP="00943A54">
      <w:pPr>
        <w:ind w:firstLine="0"/>
      </w:pPr>
    </w:p>
    <w:p w14:paraId="5A3B240A" w14:textId="29E28753" w:rsidR="00DC4207" w:rsidRDefault="00DC4207" w:rsidP="00943A54">
      <w:pPr>
        <w:ind w:firstLine="0"/>
      </w:pPr>
    </w:p>
    <w:p w14:paraId="7BFB2886" w14:textId="77777777" w:rsidR="00DC4207" w:rsidRDefault="00DC4207" w:rsidP="00943A54">
      <w:pPr>
        <w:ind w:firstLine="0"/>
      </w:pPr>
    </w:p>
    <w:p w14:paraId="6DCA6B2C" w14:textId="77777777" w:rsidR="009D40EB" w:rsidRDefault="009D40EB">
      <w:pPr>
        <w:ind w:left="1208" w:hanging="357"/>
      </w:pPr>
    </w:p>
    <w:p w14:paraId="34ABB9EA" w14:textId="77777777" w:rsidR="009D40EB" w:rsidRDefault="009D40EB">
      <w:pPr>
        <w:ind w:left="1208" w:hanging="357"/>
      </w:pPr>
    </w:p>
    <w:p w14:paraId="017DA425" w14:textId="62355FDE" w:rsidR="00DC4207" w:rsidRDefault="00DC4207">
      <w:pPr>
        <w:ind w:left="1208" w:hanging="357"/>
      </w:pPr>
      <w:r>
        <w:br w:type="page"/>
      </w:r>
    </w:p>
    <w:p w14:paraId="7E1BDB98" w14:textId="77777777" w:rsidR="001C57A2" w:rsidRDefault="001C57A2" w:rsidP="00943A54">
      <w:pPr>
        <w:ind w:firstLine="0"/>
      </w:pPr>
    </w:p>
    <w:p w14:paraId="6D5A0E97" w14:textId="32EE9724" w:rsidR="001C57A2" w:rsidRDefault="001C57A2" w:rsidP="00943A54">
      <w:pPr>
        <w:ind w:firstLine="0"/>
      </w:pPr>
    </w:p>
    <w:p w14:paraId="0629034B" w14:textId="6E700519" w:rsidR="001C57A2" w:rsidRDefault="001C57A2" w:rsidP="00943A54">
      <w:pPr>
        <w:ind w:firstLine="0"/>
      </w:pPr>
    </w:p>
    <w:p w14:paraId="5A807A67" w14:textId="77777777" w:rsidR="001C57A2" w:rsidRDefault="001C57A2" w:rsidP="00943A54">
      <w:pPr>
        <w:ind w:firstLine="0"/>
      </w:pPr>
    </w:p>
    <w:p w14:paraId="082B3A92" w14:textId="77777777" w:rsidR="001C57A2" w:rsidRDefault="001C57A2" w:rsidP="00943A54">
      <w:pPr>
        <w:ind w:firstLine="0"/>
      </w:pPr>
    </w:p>
    <w:p w14:paraId="1FC617D8" w14:textId="77777777" w:rsidR="00832AD2" w:rsidRDefault="00832AD2" w:rsidP="00943A54">
      <w:pPr>
        <w:ind w:firstLine="0"/>
      </w:pPr>
    </w:p>
    <w:p w14:paraId="255621D1" w14:textId="2BC898AB" w:rsidR="00832AD2" w:rsidRDefault="00832AD2">
      <w:pPr>
        <w:ind w:left="1208" w:hanging="357"/>
      </w:pPr>
      <w:r>
        <w:br w:type="page"/>
      </w:r>
    </w:p>
    <w:p w14:paraId="4995A991" w14:textId="77777777" w:rsidR="00E14DE8" w:rsidRPr="003D6548" w:rsidRDefault="00E14DE8" w:rsidP="00943A54">
      <w:pPr>
        <w:ind w:firstLine="0"/>
      </w:pPr>
    </w:p>
    <w:p w14:paraId="14D9A75B" w14:textId="72D37296" w:rsidR="003D2C3B" w:rsidRPr="003D6548" w:rsidRDefault="003D2C3B" w:rsidP="00B85DF0">
      <w:pPr>
        <w:pStyle w:val="berschrift1"/>
      </w:pPr>
      <w:bookmarkStart w:id="47" w:name="_Toc75691433"/>
      <w:bookmarkStart w:id="48" w:name="_Toc75691579"/>
      <w:bookmarkStart w:id="49" w:name="_Toc78788175"/>
      <w:r w:rsidRPr="003D6548">
        <w:t>Evaluation</w:t>
      </w:r>
      <w:bookmarkEnd w:id="47"/>
      <w:bookmarkEnd w:id="48"/>
      <w:bookmarkEnd w:id="49"/>
      <w:r w:rsidRPr="003D6548">
        <w:t xml:space="preserve"> </w:t>
      </w:r>
    </w:p>
    <w:p w14:paraId="34DFEB70" w14:textId="7123BB0E" w:rsidR="00675607" w:rsidRDefault="00675607" w:rsidP="00B85DF0">
      <w:pPr>
        <w:pStyle w:val="berschrift2"/>
        <w:rPr>
          <w:szCs w:val="24"/>
        </w:rPr>
      </w:pPr>
      <w:bookmarkStart w:id="50" w:name="_Toc75691434"/>
      <w:bookmarkStart w:id="51" w:name="_Toc75691580"/>
      <w:bookmarkStart w:id="52" w:name="_Toc78788176"/>
      <w:r w:rsidRPr="003D6548">
        <w:rPr>
          <w:szCs w:val="24"/>
        </w:rPr>
        <w:t xml:space="preserve">Non-Statistical </w:t>
      </w:r>
      <w:r w:rsidR="00386BC8" w:rsidRPr="003D6548">
        <w:rPr>
          <w:szCs w:val="24"/>
        </w:rPr>
        <w:t>E</w:t>
      </w:r>
      <w:r w:rsidRPr="003D6548">
        <w:rPr>
          <w:szCs w:val="24"/>
        </w:rPr>
        <w:t>valuation</w:t>
      </w:r>
      <w:r w:rsidR="00386BC8" w:rsidRPr="003D6548">
        <w:rPr>
          <w:szCs w:val="24"/>
        </w:rPr>
        <w:t xml:space="preserve"> Parameters</w:t>
      </w:r>
      <w:bookmarkEnd w:id="50"/>
      <w:bookmarkEnd w:id="51"/>
      <w:bookmarkEnd w:id="52"/>
      <w:r w:rsidRPr="003D6548">
        <w:rPr>
          <w:szCs w:val="24"/>
        </w:rPr>
        <w:t xml:space="preserve"> </w:t>
      </w:r>
    </w:p>
    <w:p w14:paraId="053345DB" w14:textId="77777777" w:rsidR="00E14DE8" w:rsidRPr="00554832" w:rsidRDefault="00E14DE8" w:rsidP="00E14DE8">
      <w:pPr>
        <w:pStyle w:val="Listenabsatz"/>
        <w:numPr>
          <w:ilvl w:val="0"/>
          <w:numId w:val="18"/>
        </w:numPr>
      </w:pPr>
      <w:r w:rsidRPr="00554832">
        <w:t xml:space="preserve">Programming Overhead </w:t>
      </w:r>
    </w:p>
    <w:p w14:paraId="1B0BA446" w14:textId="77777777" w:rsidR="00E14DE8" w:rsidRPr="00554832" w:rsidRDefault="00E14DE8" w:rsidP="00E14DE8">
      <w:pPr>
        <w:pStyle w:val="Listenabsatz"/>
        <w:numPr>
          <w:ilvl w:val="1"/>
          <w:numId w:val="18"/>
        </w:numPr>
      </w:pPr>
      <w:r w:rsidRPr="00554832">
        <w:t xml:space="preserve">Training required </w:t>
      </w:r>
    </w:p>
    <w:p w14:paraId="28A9D05F" w14:textId="77777777" w:rsidR="00E14DE8" w:rsidRPr="00554832" w:rsidRDefault="00E14DE8" w:rsidP="00E14DE8">
      <w:pPr>
        <w:pStyle w:val="Listenabsatz"/>
        <w:numPr>
          <w:ilvl w:val="1"/>
          <w:numId w:val="18"/>
        </w:numPr>
      </w:pPr>
      <w:r w:rsidRPr="00554832">
        <w:t xml:space="preserve">Additional resources </w:t>
      </w:r>
    </w:p>
    <w:p w14:paraId="15AB962B" w14:textId="77777777" w:rsidR="00E14DE8" w:rsidRPr="00554832" w:rsidRDefault="00E14DE8" w:rsidP="00E14DE8">
      <w:pPr>
        <w:pStyle w:val="Listenabsatz"/>
        <w:numPr>
          <w:ilvl w:val="1"/>
          <w:numId w:val="18"/>
        </w:numPr>
      </w:pPr>
      <w:r w:rsidRPr="00554832">
        <w:t>Time needed for creating rules and templates.</w:t>
      </w:r>
    </w:p>
    <w:p w14:paraId="72ACB84C" w14:textId="77777777" w:rsidR="00E14DE8" w:rsidRPr="00554832" w:rsidRDefault="00E14DE8" w:rsidP="00E14DE8">
      <w:pPr>
        <w:pStyle w:val="Listenabsatz"/>
        <w:numPr>
          <w:ilvl w:val="0"/>
          <w:numId w:val="18"/>
        </w:numPr>
      </w:pPr>
      <w:r w:rsidRPr="00554832">
        <w:t xml:space="preserve">Language dependency </w:t>
      </w:r>
    </w:p>
    <w:p w14:paraId="67274327" w14:textId="77777777" w:rsidR="00E14DE8" w:rsidRPr="00554832" w:rsidRDefault="00E14DE8" w:rsidP="00E14DE8">
      <w:pPr>
        <w:pStyle w:val="Listenabsatz"/>
        <w:numPr>
          <w:ilvl w:val="1"/>
          <w:numId w:val="18"/>
        </w:numPr>
      </w:pPr>
      <w:r w:rsidRPr="00554832">
        <w:t xml:space="preserve">Does this work for all languages? </w:t>
      </w:r>
    </w:p>
    <w:p w14:paraId="68481FA2" w14:textId="77777777" w:rsidR="00E14DE8" w:rsidRPr="00554832" w:rsidRDefault="00E14DE8" w:rsidP="00E14DE8">
      <w:pPr>
        <w:pStyle w:val="Listenabsatz"/>
        <w:numPr>
          <w:ilvl w:val="1"/>
          <w:numId w:val="18"/>
        </w:numPr>
      </w:pPr>
      <w:r w:rsidRPr="00554832">
        <w:t xml:space="preserve">Can it be adjusted for a new language? </w:t>
      </w:r>
    </w:p>
    <w:p w14:paraId="31F27C58" w14:textId="77777777" w:rsidR="00E14DE8" w:rsidRPr="00554832" w:rsidRDefault="00E14DE8" w:rsidP="00E14DE8">
      <w:pPr>
        <w:pStyle w:val="Listenabsatz"/>
        <w:numPr>
          <w:ilvl w:val="0"/>
          <w:numId w:val="18"/>
        </w:numPr>
      </w:pPr>
      <w:r w:rsidRPr="00554832">
        <w:t xml:space="preserve">Domain dependency </w:t>
      </w:r>
    </w:p>
    <w:p w14:paraId="3E99046D" w14:textId="77777777" w:rsidR="00E14DE8" w:rsidRPr="00554832" w:rsidRDefault="00E14DE8" w:rsidP="00E14DE8">
      <w:pPr>
        <w:pStyle w:val="Listenabsatz"/>
        <w:numPr>
          <w:ilvl w:val="1"/>
          <w:numId w:val="18"/>
        </w:numPr>
      </w:pPr>
      <w:r w:rsidRPr="00554832">
        <w:t xml:space="preserve">Would this approach work in other domains? </w:t>
      </w:r>
    </w:p>
    <w:p w14:paraId="0F4B95E1" w14:textId="77777777" w:rsidR="00E14DE8" w:rsidRPr="00554832" w:rsidRDefault="00E14DE8" w:rsidP="00E14DE8">
      <w:pPr>
        <w:pStyle w:val="Listenabsatz"/>
        <w:numPr>
          <w:ilvl w:val="0"/>
          <w:numId w:val="18"/>
        </w:numPr>
      </w:pPr>
      <w:r w:rsidRPr="00554832">
        <w:t xml:space="preserve">Efficiency </w:t>
      </w:r>
    </w:p>
    <w:p w14:paraId="61C188C4" w14:textId="77777777" w:rsidR="00E14DE8" w:rsidRPr="00554832" w:rsidRDefault="00E14DE8" w:rsidP="00E14DE8">
      <w:pPr>
        <w:pStyle w:val="Listenabsatz"/>
        <w:numPr>
          <w:ilvl w:val="1"/>
          <w:numId w:val="18"/>
        </w:numPr>
      </w:pPr>
      <w:r w:rsidRPr="00554832">
        <w:t xml:space="preserve">How fast is the program? </w:t>
      </w:r>
    </w:p>
    <w:p w14:paraId="58A8B19A" w14:textId="77777777" w:rsidR="00E14DE8" w:rsidRPr="00554832" w:rsidRDefault="00E14DE8" w:rsidP="00E14DE8">
      <w:pPr>
        <w:pStyle w:val="Listenabsatz"/>
        <w:numPr>
          <w:ilvl w:val="1"/>
          <w:numId w:val="18"/>
        </w:numPr>
      </w:pPr>
      <w:r w:rsidRPr="00554832">
        <w:t>How much memory does it require?</w:t>
      </w:r>
    </w:p>
    <w:p w14:paraId="4C8A2157" w14:textId="77777777" w:rsidR="00E14DE8" w:rsidRPr="00E14DE8" w:rsidRDefault="00E14DE8" w:rsidP="00E14DE8"/>
    <w:p w14:paraId="02361DED" w14:textId="4682E3E9" w:rsidR="00675607" w:rsidRDefault="00675607" w:rsidP="00B85DF0">
      <w:pPr>
        <w:pStyle w:val="berschrift2"/>
        <w:rPr>
          <w:szCs w:val="24"/>
        </w:rPr>
      </w:pPr>
      <w:bookmarkStart w:id="53" w:name="_Toc75691435"/>
      <w:bookmarkStart w:id="54" w:name="_Toc75691581"/>
      <w:bookmarkStart w:id="55" w:name="_Toc78788177"/>
      <w:r w:rsidRPr="003D6548">
        <w:rPr>
          <w:szCs w:val="24"/>
        </w:rPr>
        <w:t xml:space="preserve">Statistical </w:t>
      </w:r>
      <w:r w:rsidR="00386BC8" w:rsidRPr="003D6548">
        <w:rPr>
          <w:szCs w:val="24"/>
        </w:rPr>
        <w:t>E</w:t>
      </w:r>
      <w:r w:rsidRPr="003D6548">
        <w:rPr>
          <w:szCs w:val="24"/>
        </w:rPr>
        <w:t xml:space="preserve">valuation </w:t>
      </w:r>
      <w:r w:rsidR="00386BC8" w:rsidRPr="003D6548">
        <w:rPr>
          <w:szCs w:val="24"/>
        </w:rPr>
        <w:t>Parameters</w:t>
      </w:r>
      <w:bookmarkEnd w:id="53"/>
      <w:bookmarkEnd w:id="54"/>
      <w:bookmarkEnd w:id="55"/>
      <w:r w:rsidR="00386BC8" w:rsidRPr="003D6548">
        <w:rPr>
          <w:szCs w:val="24"/>
        </w:rPr>
        <w:t xml:space="preserve"> </w:t>
      </w:r>
    </w:p>
    <w:p w14:paraId="266E4A79" w14:textId="3FDB80D2" w:rsidR="00E14DE8" w:rsidRDefault="00E14DE8" w:rsidP="00E14DE8">
      <w:r>
        <w:t xml:space="preserve">Spacy Evaluation </w:t>
      </w:r>
    </w:p>
    <w:p w14:paraId="52315B54" w14:textId="77777777" w:rsidR="00E14DE8" w:rsidRPr="00554832" w:rsidRDefault="00E14DE8" w:rsidP="00E14DE8">
      <w:pPr>
        <w:pStyle w:val="berschrift3"/>
      </w:pPr>
      <w:bookmarkStart w:id="56" w:name="_Toc75713093"/>
      <w:r w:rsidRPr="00554832">
        <w:t>Bayes Evaluation</w:t>
      </w:r>
      <w:bookmarkEnd w:id="56"/>
      <w:r w:rsidRPr="00554832">
        <w:t xml:space="preserve"> </w:t>
      </w:r>
    </w:p>
    <w:p w14:paraId="62E9CCF5" w14:textId="5601B103" w:rsidR="00E14DE8" w:rsidRDefault="00E14DE8">
      <w:pPr>
        <w:ind w:left="1208" w:hanging="357"/>
      </w:pPr>
      <w:r>
        <w:br w:type="page"/>
      </w:r>
    </w:p>
    <w:p w14:paraId="19F092D0" w14:textId="77777777" w:rsidR="00E14DE8" w:rsidRPr="00E14DE8" w:rsidRDefault="00E14DE8" w:rsidP="00E14DE8"/>
    <w:p w14:paraId="7CF61C94" w14:textId="1650E5AC" w:rsidR="003D2C3B" w:rsidRPr="003D6548" w:rsidRDefault="003D2C3B" w:rsidP="00B85DF0">
      <w:pPr>
        <w:pStyle w:val="berschrift1"/>
      </w:pPr>
      <w:bookmarkStart w:id="57" w:name="_Toc75691436"/>
      <w:bookmarkStart w:id="58" w:name="_Toc75691582"/>
      <w:bookmarkStart w:id="59" w:name="_Toc78788178"/>
      <w:r w:rsidRPr="003D6548">
        <w:t>Discussion</w:t>
      </w:r>
      <w:bookmarkEnd w:id="57"/>
      <w:bookmarkEnd w:id="58"/>
      <w:bookmarkEnd w:id="59"/>
      <w:r w:rsidR="00675607" w:rsidRPr="003D6548">
        <w:t xml:space="preserve"> </w:t>
      </w:r>
    </w:p>
    <w:p w14:paraId="3887B29B" w14:textId="78B832EC" w:rsidR="00715F8F" w:rsidRPr="003D6548" w:rsidRDefault="00715F8F" w:rsidP="00B85DF0">
      <w:pPr>
        <w:pStyle w:val="berschrift2"/>
        <w:rPr>
          <w:szCs w:val="24"/>
        </w:rPr>
      </w:pPr>
      <w:bookmarkStart w:id="60" w:name="_Toc75691437"/>
      <w:bookmarkStart w:id="61" w:name="_Toc75691583"/>
      <w:bookmarkStart w:id="62" w:name="_Toc78788179"/>
      <w:r w:rsidRPr="003D6548">
        <w:rPr>
          <w:szCs w:val="24"/>
        </w:rPr>
        <w:t>Developmental Phase</w:t>
      </w:r>
      <w:bookmarkEnd w:id="60"/>
      <w:bookmarkEnd w:id="61"/>
      <w:bookmarkEnd w:id="62"/>
      <w:r w:rsidRPr="003D6548">
        <w:rPr>
          <w:szCs w:val="24"/>
        </w:rPr>
        <w:t xml:space="preserve"> </w:t>
      </w:r>
    </w:p>
    <w:p w14:paraId="71763367" w14:textId="0C0B4EB3" w:rsidR="00A971BE" w:rsidRPr="003D6548" w:rsidRDefault="00A971BE" w:rsidP="00B85DF0">
      <w:pPr>
        <w:pStyle w:val="berschrift2"/>
        <w:rPr>
          <w:szCs w:val="24"/>
        </w:rPr>
      </w:pPr>
      <w:bookmarkStart w:id="63" w:name="_Toc75691439"/>
      <w:bookmarkStart w:id="64" w:name="_Toc75691585"/>
      <w:bookmarkStart w:id="65" w:name="_Toc78788180"/>
      <w:r w:rsidRPr="003D6548">
        <w:rPr>
          <w:szCs w:val="24"/>
        </w:rPr>
        <w:t>Training Phase</w:t>
      </w:r>
      <w:bookmarkEnd w:id="65"/>
      <w:r w:rsidRPr="003D6548">
        <w:rPr>
          <w:szCs w:val="24"/>
        </w:rPr>
        <w:t xml:space="preserve"> </w:t>
      </w:r>
    </w:p>
    <w:p w14:paraId="3B55558B" w14:textId="2DF6D5D6" w:rsidR="00715F8F" w:rsidRPr="003D6548" w:rsidRDefault="00715F8F" w:rsidP="00B85DF0">
      <w:pPr>
        <w:pStyle w:val="berschrift2"/>
        <w:rPr>
          <w:szCs w:val="24"/>
        </w:rPr>
      </w:pPr>
      <w:bookmarkStart w:id="66" w:name="_Toc78788181"/>
      <w:r w:rsidRPr="003D6548">
        <w:rPr>
          <w:szCs w:val="24"/>
        </w:rPr>
        <w:t>Testing Phase</w:t>
      </w:r>
      <w:bookmarkEnd w:id="63"/>
      <w:bookmarkEnd w:id="64"/>
      <w:bookmarkEnd w:id="66"/>
      <w:r w:rsidRPr="003D6548">
        <w:rPr>
          <w:szCs w:val="24"/>
        </w:rPr>
        <w:t xml:space="preserve"> </w:t>
      </w:r>
    </w:p>
    <w:p w14:paraId="65A0390B" w14:textId="77777777" w:rsidR="003D2C3B" w:rsidRPr="003D6548" w:rsidRDefault="003D2C3B" w:rsidP="00B85DF0">
      <w:pPr>
        <w:pStyle w:val="berschrift1"/>
      </w:pPr>
      <w:bookmarkStart w:id="67" w:name="_Toc75691440"/>
      <w:bookmarkStart w:id="68" w:name="_Toc75691586"/>
      <w:bookmarkStart w:id="69" w:name="_Toc78788182"/>
      <w:r w:rsidRPr="003D6548">
        <w:t>Conclusion</w:t>
      </w:r>
      <w:bookmarkEnd w:id="67"/>
      <w:bookmarkEnd w:id="68"/>
      <w:bookmarkEnd w:id="69"/>
    </w:p>
    <w:p w14:paraId="2F529C19" w14:textId="77777777" w:rsidR="000E2E6D" w:rsidRPr="003D6548" w:rsidRDefault="000E2E6D">
      <w:pPr>
        <w:ind w:left="1208" w:hanging="357"/>
        <w:rPr>
          <w:rFonts w:eastAsia="Times" w:cs="Times"/>
          <w:b/>
          <w:szCs w:val="40"/>
        </w:rPr>
      </w:pPr>
      <w:bookmarkStart w:id="70" w:name="_Toc75691441"/>
      <w:bookmarkStart w:id="71" w:name="_Toc75691587"/>
      <w:r w:rsidRPr="003D6548">
        <w:br w:type="page"/>
      </w:r>
    </w:p>
    <w:p w14:paraId="5219AD80" w14:textId="3EC1E3F2" w:rsidR="00B85DF0" w:rsidRPr="003D6548" w:rsidRDefault="003D2C3B" w:rsidP="000E2E6D">
      <w:pPr>
        <w:pStyle w:val="berschrift1"/>
        <w:numPr>
          <w:ilvl w:val="0"/>
          <w:numId w:val="0"/>
        </w:numPr>
        <w:ind w:left="360" w:hanging="360"/>
      </w:pPr>
      <w:bookmarkStart w:id="72" w:name="_Toc78788183"/>
      <w:r w:rsidRPr="003D6548">
        <w:lastRenderedPageBreak/>
        <w:t>References</w:t>
      </w:r>
      <w:bookmarkEnd w:id="70"/>
      <w:bookmarkEnd w:id="71"/>
      <w:bookmarkEnd w:id="72"/>
      <w:r w:rsidRPr="003D6548">
        <w:t xml:space="preserve"> </w:t>
      </w:r>
    </w:p>
    <w:p w14:paraId="7E5D190B" w14:textId="17A623AB" w:rsidR="00CB2C07" w:rsidRPr="003D6548" w:rsidRDefault="00CB2C07" w:rsidP="00CB2C07">
      <w:pPr>
        <w:pStyle w:val="Literaturverzeichnis1"/>
        <w:rPr>
          <w:szCs w:val="24"/>
        </w:rPr>
      </w:pPr>
      <w:r w:rsidRPr="003D6548">
        <w:rPr>
          <w:szCs w:val="24"/>
        </w:rPr>
        <w:t xml:space="preserve">Bader, J. (2002). Schriftlichkeit und Mündlichkeit in der Chat-Kommunikation. </w:t>
      </w:r>
      <w:r w:rsidRPr="003D6548">
        <w:rPr>
          <w:i/>
          <w:iCs/>
          <w:szCs w:val="24"/>
        </w:rPr>
        <w:t>Network</w:t>
      </w:r>
      <w:r w:rsidRPr="003D6548">
        <w:rPr>
          <w:szCs w:val="24"/>
        </w:rPr>
        <w:t xml:space="preserve">, </w:t>
      </w:r>
      <w:r w:rsidRPr="003D6548">
        <w:rPr>
          <w:i/>
          <w:iCs/>
          <w:szCs w:val="24"/>
        </w:rPr>
        <w:t>29</w:t>
      </w:r>
      <w:r w:rsidRPr="003D6548">
        <w:rPr>
          <w:szCs w:val="24"/>
        </w:rPr>
        <w:t xml:space="preserve">. </w:t>
      </w:r>
      <w:hyperlink r:id="rId13" w:history="1">
        <w:r w:rsidRPr="003D6548">
          <w:rPr>
            <w:rStyle w:val="Hyperlink"/>
            <w:rFonts w:eastAsia="Times"/>
            <w:szCs w:val="24"/>
          </w:rPr>
          <w:t>https://doi.org/10.15488/2920</w:t>
        </w:r>
      </w:hyperlink>
    </w:p>
    <w:p w14:paraId="5496B474" w14:textId="7762862A" w:rsidR="00CB2C07" w:rsidRPr="003D6548" w:rsidRDefault="00CB2C07" w:rsidP="00CB2C07">
      <w:pPr>
        <w:pStyle w:val="Literaturverzeichnis1"/>
        <w:rPr>
          <w:rStyle w:val="Hyperlink"/>
          <w:rFonts w:eastAsia="Times"/>
          <w:szCs w:val="24"/>
        </w:rPr>
      </w:pPr>
      <w:r w:rsidRPr="003D6548">
        <w:rPr>
          <w:szCs w:val="24"/>
        </w:rPr>
        <w:t xml:space="preserve">Barme, S. (2012). </w:t>
      </w:r>
      <w:r w:rsidRPr="003D6548">
        <w:rPr>
          <w:i/>
          <w:iCs/>
          <w:szCs w:val="24"/>
        </w:rPr>
        <w:t>Gesprochenes Französisch</w:t>
      </w:r>
      <w:r w:rsidRPr="003D6548">
        <w:rPr>
          <w:szCs w:val="24"/>
        </w:rPr>
        <w:t xml:space="preserve">. De Gruyter. </w:t>
      </w:r>
      <w:hyperlink r:id="rId14" w:history="1">
        <w:r w:rsidRPr="003D6548">
          <w:rPr>
            <w:rStyle w:val="Hyperlink"/>
            <w:rFonts w:eastAsia="Times"/>
            <w:szCs w:val="24"/>
          </w:rPr>
          <w:t>https://doi.org/10.1515/9783110279832</w:t>
        </w:r>
      </w:hyperlink>
    </w:p>
    <w:p w14:paraId="19C1DECA" w14:textId="4E0C8D98" w:rsidR="00D174F4" w:rsidRPr="003D6548" w:rsidRDefault="00D174F4" w:rsidP="00D174F4">
      <w:pPr>
        <w:spacing w:line="480" w:lineRule="auto"/>
        <w:ind w:left="480" w:hanging="480"/>
        <w:jc w:val="left"/>
        <w:rPr>
          <w:rStyle w:val="Hyperlink"/>
          <w:color w:val="auto"/>
          <w:szCs w:val="24"/>
          <w:u w:val="none"/>
          <w:lang w:eastAsia="ja-JP"/>
        </w:rPr>
      </w:pPr>
      <w:r w:rsidRPr="003D6548">
        <w:rPr>
          <w:szCs w:val="24"/>
          <w:lang w:eastAsia="ja-JP"/>
        </w:rPr>
        <w:t xml:space="preserve">Bieswanger, M., &amp; Becker, A. (2008). </w:t>
      </w:r>
      <w:r w:rsidRPr="003D6548">
        <w:rPr>
          <w:i/>
          <w:iCs/>
          <w:szCs w:val="24"/>
          <w:lang w:eastAsia="ja-JP"/>
        </w:rPr>
        <w:t>Introduction to English Linguistics</w:t>
      </w:r>
      <w:r w:rsidRPr="003D6548">
        <w:rPr>
          <w:szCs w:val="24"/>
          <w:lang w:eastAsia="ja-JP"/>
        </w:rPr>
        <w:t xml:space="preserve"> (2nd ed.). </w:t>
      </w:r>
      <w:proofErr w:type="spellStart"/>
      <w:r w:rsidRPr="003D6548">
        <w:rPr>
          <w:szCs w:val="24"/>
          <w:lang w:eastAsia="ja-JP"/>
        </w:rPr>
        <w:t>Narr</w:t>
      </w:r>
      <w:proofErr w:type="spellEnd"/>
      <w:r w:rsidRPr="003D6548">
        <w:rPr>
          <w:szCs w:val="24"/>
          <w:lang w:eastAsia="ja-JP"/>
        </w:rPr>
        <w:t xml:space="preserve"> Franke </w:t>
      </w:r>
      <w:proofErr w:type="spellStart"/>
      <w:r w:rsidRPr="003D6548">
        <w:rPr>
          <w:szCs w:val="24"/>
          <w:lang w:eastAsia="ja-JP"/>
        </w:rPr>
        <w:t>Attempto</w:t>
      </w:r>
      <w:proofErr w:type="spellEnd"/>
      <w:r w:rsidRPr="003D6548">
        <w:rPr>
          <w:szCs w:val="24"/>
          <w:lang w:eastAsia="ja-JP"/>
        </w:rPr>
        <w:t xml:space="preserve"> Verlag.</w:t>
      </w:r>
    </w:p>
    <w:p w14:paraId="3495B0EA" w14:textId="77777777" w:rsidR="00CB2C07" w:rsidRPr="003D6548" w:rsidRDefault="00CB2C07" w:rsidP="00CB2C07">
      <w:pPr>
        <w:ind w:hanging="284"/>
        <w:rPr>
          <w:szCs w:val="24"/>
        </w:rPr>
      </w:pPr>
      <w:r w:rsidRPr="003D6548">
        <w:rPr>
          <w:szCs w:val="24"/>
        </w:rPr>
        <w:t xml:space="preserve">Cook, J. (2012). Les marques lexicales du français familier dans la traduction polonaise des dialogues romanesques. </w:t>
      </w:r>
      <w:r w:rsidRPr="003D6548">
        <w:rPr>
          <w:i/>
          <w:iCs/>
          <w:szCs w:val="24"/>
        </w:rPr>
        <w:t>Traduire</w:t>
      </w:r>
      <w:r w:rsidRPr="003D6548">
        <w:rPr>
          <w:szCs w:val="24"/>
        </w:rPr>
        <w:t xml:space="preserve">, </w:t>
      </w:r>
      <w:r w:rsidRPr="003D6548">
        <w:rPr>
          <w:i/>
          <w:iCs/>
          <w:szCs w:val="24"/>
        </w:rPr>
        <w:t>226</w:t>
      </w:r>
      <w:r w:rsidRPr="003D6548">
        <w:rPr>
          <w:szCs w:val="24"/>
        </w:rPr>
        <w:t xml:space="preserve">, 93–107. </w:t>
      </w:r>
      <w:hyperlink r:id="rId15" w:history="1">
        <w:r w:rsidRPr="003D6548">
          <w:rPr>
            <w:rStyle w:val="Hyperlink"/>
            <w:szCs w:val="24"/>
          </w:rPr>
          <w:t>https://doi.org/10.4000/traduire.162</w:t>
        </w:r>
      </w:hyperlink>
    </w:p>
    <w:p w14:paraId="6DB0D4A0" w14:textId="77777777" w:rsidR="00CB2C07" w:rsidRPr="003D6548" w:rsidRDefault="00CB2C07" w:rsidP="00CB2C07">
      <w:pPr>
        <w:pStyle w:val="Literaturverzeichnis1"/>
        <w:rPr>
          <w:rStyle w:val="Hyperlink"/>
          <w:rFonts w:eastAsia="Times"/>
          <w:szCs w:val="24"/>
        </w:rPr>
      </w:pPr>
      <w:r w:rsidRPr="003D6548">
        <w:rPr>
          <w:szCs w:val="24"/>
        </w:rPr>
        <w:t xml:space="preserve">Gerstenberg, A., &amp; Hewett, F. (2019). </w:t>
      </w:r>
      <w:r w:rsidRPr="003D6548">
        <w:rPr>
          <w:i/>
          <w:iCs/>
          <w:szCs w:val="24"/>
        </w:rPr>
        <w:t>A collection of online auction listings from 2005 to 2018 (anonymised)</w:t>
      </w:r>
      <w:r w:rsidRPr="003D6548">
        <w:rPr>
          <w:szCs w:val="24"/>
        </w:rPr>
        <w:t xml:space="preserve"> [Data set]. La-bank: Resources for Research and Teaching. </w:t>
      </w:r>
      <w:hyperlink r:id="rId16" w:history="1">
        <w:r w:rsidRPr="003D6548">
          <w:rPr>
            <w:rStyle w:val="Hyperlink"/>
            <w:rFonts w:eastAsia="Times"/>
            <w:szCs w:val="24"/>
          </w:rPr>
          <w:t>https://www.uni-potsdam.de/langage/la-bank/ebay.php</w:t>
        </w:r>
      </w:hyperlink>
    </w:p>
    <w:p w14:paraId="33D9F33D" w14:textId="77777777" w:rsidR="00CB2C07" w:rsidRPr="003D6548" w:rsidRDefault="00CB2C07" w:rsidP="00CB2C07">
      <w:pPr>
        <w:ind w:hanging="284"/>
        <w:rPr>
          <w:szCs w:val="24"/>
          <w:lang w:eastAsia="ja-JP"/>
        </w:rPr>
      </w:pPr>
      <w:r w:rsidRPr="003D6548">
        <w:rPr>
          <w:szCs w:val="24"/>
        </w:rPr>
        <w:t xml:space="preserve">Goudailler, J.-P. (2002). De l’argot traditionnel au français contemporain des cités. </w:t>
      </w:r>
      <w:r w:rsidRPr="003D6548">
        <w:rPr>
          <w:i/>
          <w:iCs/>
          <w:szCs w:val="24"/>
        </w:rPr>
        <w:t>La linguistique</w:t>
      </w:r>
      <w:r w:rsidRPr="003D6548">
        <w:rPr>
          <w:szCs w:val="24"/>
        </w:rPr>
        <w:t xml:space="preserve">, </w:t>
      </w:r>
      <w:r w:rsidRPr="003D6548">
        <w:rPr>
          <w:i/>
          <w:iCs/>
          <w:szCs w:val="24"/>
        </w:rPr>
        <w:t>38</w:t>
      </w:r>
      <w:r w:rsidRPr="003D6548">
        <w:rPr>
          <w:szCs w:val="24"/>
        </w:rPr>
        <w:t xml:space="preserve">(1), 5–24. Cairn.info. </w:t>
      </w:r>
      <w:hyperlink r:id="rId17" w:history="1">
        <w:r w:rsidRPr="003D6548">
          <w:rPr>
            <w:rStyle w:val="Hyperlink"/>
            <w:rFonts w:eastAsia="Times"/>
            <w:szCs w:val="24"/>
          </w:rPr>
          <w:t>https://doi.org/10.3917/ling.381.0005</w:t>
        </w:r>
      </w:hyperlink>
    </w:p>
    <w:p w14:paraId="4B554167" w14:textId="77777777" w:rsidR="00CB2C07" w:rsidRPr="003D6548" w:rsidRDefault="00CB2C07" w:rsidP="00CB2C07">
      <w:pPr>
        <w:pStyle w:val="Literaturverzeichnis1"/>
        <w:rPr>
          <w:szCs w:val="24"/>
          <w:lang w:eastAsia="ja-JP"/>
        </w:rPr>
      </w:pPr>
      <w:r w:rsidRPr="003D6548">
        <w:rPr>
          <w:szCs w:val="24"/>
        </w:rPr>
        <w:t xml:space="preserve"> </w:t>
      </w:r>
      <w:r w:rsidRPr="003D6548">
        <w:rPr>
          <w:szCs w:val="24"/>
          <w:lang w:eastAsia="ja-JP"/>
        </w:rPr>
        <w:t xml:space="preserve">Jurafsky, D., &amp; Martin, J. H. (2009). </w:t>
      </w:r>
      <w:r w:rsidRPr="003D6548">
        <w:rPr>
          <w:i/>
          <w:iCs/>
          <w:szCs w:val="24"/>
          <w:lang w:eastAsia="ja-JP"/>
        </w:rPr>
        <w:t>Speech and language processing: An introduction to natural language processing,computational linguistics, and speech recognition</w:t>
      </w:r>
      <w:r w:rsidRPr="003D6548">
        <w:rPr>
          <w:szCs w:val="24"/>
          <w:lang w:eastAsia="ja-JP"/>
        </w:rPr>
        <w:t xml:space="preserve"> (2nd ed.). Prentice-Hall, Inc.</w:t>
      </w:r>
    </w:p>
    <w:p w14:paraId="20BAE8E2" w14:textId="55E9797F" w:rsidR="00CB2C07" w:rsidRPr="003D6548" w:rsidRDefault="00CB2C07" w:rsidP="00CB2C07">
      <w:pPr>
        <w:pStyle w:val="Literaturverzeichnis1"/>
        <w:rPr>
          <w:szCs w:val="24"/>
        </w:rPr>
      </w:pPr>
      <w:r w:rsidRPr="003D6548">
        <w:rPr>
          <w:szCs w:val="24"/>
        </w:rPr>
        <w:t xml:space="preserve">Koch, P., &amp; Oesterreicher, W. (1985). Sprache der Nähe—Sprache der Distanz: Mündlichkeit und Schriftlichkeit im Spannungsfeld von Sprachtheorie und Sprachgeschichte. </w:t>
      </w:r>
      <w:r w:rsidRPr="003D6548">
        <w:rPr>
          <w:i/>
          <w:iCs/>
          <w:szCs w:val="24"/>
        </w:rPr>
        <w:t>Romanistisches Jahrbuch</w:t>
      </w:r>
      <w:r w:rsidRPr="003D6548">
        <w:rPr>
          <w:szCs w:val="24"/>
        </w:rPr>
        <w:t xml:space="preserve">, </w:t>
      </w:r>
      <w:r w:rsidRPr="003D6548">
        <w:rPr>
          <w:i/>
          <w:iCs/>
          <w:szCs w:val="24"/>
        </w:rPr>
        <w:t>36</w:t>
      </w:r>
      <w:r w:rsidRPr="003D6548">
        <w:rPr>
          <w:szCs w:val="24"/>
        </w:rPr>
        <w:t>, 15–43.</w:t>
      </w:r>
    </w:p>
    <w:p w14:paraId="78E6E715" w14:textId="00E3B107" w:rsidR="0023350E" w:rsidRPr="003D6548" w:rsidRDefault="0023350E" w:rsidP="0023350E">
      <w:pPr>
        <w:spacing w:line="480" w:lineRule="auto"/>
        <w:ind w:left="480" w:hanging="480"/>
        <w:rPr>
          <w:szCs w:val="24"/>
          <w:lang w:eastAsia="fr-FR"/>
        </w:rPr>
      </w:pPr>
      <w:r w:rsidRPr="003D6548">
        <w:rPr>
          <w:szCs w:val="24"/>
          <w:lang w:eastAsia="fr-FR"/>
        </w:rPr>
        <w:t xml:space="preserve">Koch, P., &amp; Oesterreicher, W. (2007). Schriftlichkeit und kommunikative Distanz. </w:t>
      </w:r>
      <w:r w:rsidRPr="003D6548">
        <w:rPr>
          <w:i/>
          <w:iCs/>
          <w:szCs w:val="24"/>
          <w:lang w:eastAsia="fr-FR"/>
        </w:rPr>
        <w:t>Zeitschrift Für Germanistische Linguistik</w:t>
      </w:r>
      <w:r w:rsidRPr="003D6548">
        <w:rPr>
          <w:szCs w:val="24"/>
          <w:lang w:eastAsia="fr-FR"/>
        </w:rPr>
        <w:t xml:space="preserve">, </w:t>
      </w:r>
      <w:r w:rsidRPr="003D6548">
        <w:rPr>
          <w:i/>
          <w:iCs/>
          <w:szCs w:val="24"/>
          <w:lang w:eastAsia="fr-FR"/>
        </w:rPr>
        <w:t>35</w:t>
      </w:r>
      <w:r w:rsidRPr="003D6548">
        <w:rPr>
          <w:szCs w:val="24"/>
          <w:lang w:eastAsia="fr-FR"/>
        </w:rPr>
        <w:t>, 246–275.</w:t>
      </w:r>
    </w:p>
    <w:p w14:paraId="3D84DF1F" w14:textId="77777777" w:rsidR="00CB2C07" w:rsidRPr="003D6548" w:rsidRDefault="00CB2C07" w:rsidP="00CB2C07">
      <w:pPr>
        <w:ind w:left="426" w:hanging="426"/>
        <w:rPr>
          <w:szCs w:val="24"/>
          <w:lang w:eastAsia="ja-JP"/>
        </w:rPr>
      </w:pPr>
      <w:r w:rsidRPr="003D6548">
        <w:rPr>
          <w:szCs w:val="24"/>
        </w:rPr>
        <w:t xml:space="preserve">Müller, B. (1975). </w:t>
      </w:r>
      <w:r w:rsidRPr="003D6548">
        <w:rPr>
          <w:i/>
          <w:iCs/>
          <w:szCs w:val="24"/>
        </w:rPr>
        <w:t>Das Französische der Gegenwart: Varietäten, Strukturen, Tendenzen</w:t>
      </w:r>
      <w:r w:rsidRPr="003D6548">
        <w:rPr>
          <w:szCs w:val="24"/>
        </w:rPr>
        <w:t xml:space="preserve">. Winter. </w:t>
      </w:r>
    </w:p>
    <w:p w14:paraId="2D708ADE" w14:textId="77777777" w:rsidR="00CB2C07" w:rsidRPr="003D6548" w:rsidRDefault="00CB2C07" w:rsidP="00CB2C07">
      <w:pPr>
        <w:ind w:hanging="284"/>
        <w:rPr>
          <w:szCs w:val="24"/>
        </w:rPr>
      </w:pPr>
      <w:r w:rsidRPr="003D6548">
        <w:rPr>
          <w:szCs w:val="24"/>
        </w:rPr>
        <w:t xml:space="preserve"> Ng, H. T. (1997). Exemplar-Based Word Sense Disambiguation” Some Recent Improvements. </w:t>
      </w:r>
      <w:r w:rsidRPr="003D6548">
        <w:rPr>
          <w:i/>
          <w:iCs/>
          <w:szCs w:val="24"/>
        </w:rPr>
        <w:t>Second Conference on Empirical Methods in Natural Language Processing</w:t>
      </w:r>
      <w:r w:rsidRPr="003D6548">
        <w:rPr>
          <w:szCs w:val="24"/>
        </w:rPr>
        <w:t xml:space="preserve">, 208–2013. </w:t>
      </w:r>
      <w:hyperlink r:id="rId18" w:history="1">
        <w:r w:rsidRPr="003D6548">
          <w:rPr>
            <w:rStyle w:val="Hyperlink"/>
            <w:rFonts w:eastAsia="Times"/>
            <w:szCs w:val="24"/>
          </w:rPr>
          <w:t>https://www.aclweb.org/anthology/W97-0323</w:t>
        </w:r>
      </w:hyperlink>
    </w:p>
    <w:p w14:paraId="518C41FC" w14:textId="77777777" w:rsidR="00CB2C07" w:rsidRPr="003D6548" w:rsidRDefault="00CB2C07" w:rsidP="00CB2C07">
      <w:pPr>
        <w:pStyle w:val="Literaturverzeichnis1"/>
        <w:rPr>
          <w:szCs w:val="24"/>
        </w:rPr>
      </w:pPr>
      <w:r w:rsidRPr="003D6548">
        <w:rPr>
          <w:szCs w:val="24"/>
        </w:rPr>
        <w:t xml:space="preserve">Ortmann, K., &amp; Dipper, S. (2019). Variation between different discourse types: Literate vs. oral. </w:t>
      </w:r>
      <w:r w:rsidRPr="003D6548">
        <w:rPr>
          <w:i/>
          <w:iCs/>
          <w:szCs w:val="24"/>
        </w:rPr>
        <w:t>Proceedings of the sixth workshop on NLP for similar languages, varieties and dialects</w:t>
      </w:r>
      <w:r w:rsidRPr="003D6548">
        <w:rPr>
          <w:szCs w:val="24"/>
        </w:rPr>
        <w:t xml:space="preserve">, 64–79. </w:t>
      </w:r>
      <w:hyperlink r:id="rId19" w:history="1">
        <w:r w:rsidRPr="003D6548">
          <w:rPr>
            <w:rStyle w:val="Hyperlink"/>
            <w:rFonts w:eastAsia="Times"/>
            <w:szCs w:val="24"/>
          </w:rPr>
          <w:t>https://doi.org/10.18653/v1/W19-1407</w:t>
        </w:r>
      </w:hyperlink>
    </w:p>
    <w:p w14:paraId="0CCC4A80" w14:textId="77777777" w:rsidR="00CB2C07" w:rsidRPr="003D6548" w:rsidRDefault="00CB2C07" w:rsidP="00CB2C07">
      <w:pPr>
        <w:pStyle w:val="Literaturverzeichnis1"/>
        <w:rPr>
          <w:szCs w:val="24"/>
        </w:rPr>
      </w:pPr>
      <w:r w:rsidRPr="003D6548">
        <w:rPr>
          <w:szCs w:val="24"/>
        </w:rPr>
        <w:lastRenderedPageBreak/>
        <w:t xml:space="preserve">Ortmann, K., &amp; Dipper, S. (2020). Automatic orality identification in historical texts. </w:t>
      </w:r>
      <w:r w:rsidRPr="003D6548">
        <w:rPr>
          <w:i/>
          <w:iCs/>
          <w:szCs w:val="24"/>
        </w:rPr>
        <w:t>Proceedings of the 12th language resources and evaluation conference</w:t>
      </w:r>
      <w:r w:rsidRPr="003D6548">
        <w:rPr>
          <w:szCs w:val="24"/>
        </w:rPr>
        <w:t xml:space="preserve">, 1293–1302. </w:t>
      </w:r>
      <w:hyperlink r:id="rId20" w:history="1">
        <w:r w:rsidRPr="003D6548">
          <w:rPr>
            <w:rStyle w:val="Hyperlink"/>
            <w:rFonts w:eastAsia="Times"/>
            <w:szCs w:val="24"/>
          </w:rPr>
          <w:t>https://www.aclweb.org/anthology/2020.lrec-1.162</w:t>
        </w:r>
      </w:hyperlink>
    </w:p>
    <w:p w14:paraId="1452BDD6" w14:textId="77777777" w:rsidR="00CB2C07" w:rsidRPr="003D6548" w:rsidRDefault="00CB2C07" w:rsidP="00CB2C07">
      <w:pPr>
        <w:pStyle w:val="Literaturverzeichnis1"/>
        <w:rPr>
          <w:szCs w:val="24"/>
        </w:rPr>
      </w:pPr>
      <w:r w:rsidRPr="003D6548">
        <w:rPr>
          <w:szCs w:val="24"/>
        </w:rPr>
        <w:t xml:space="preserve">Panckhurst, R. (2016). A digital corpus resource of authentic anonymized French text messages: 88milSMS—What about transcoding and linguistic annotation? </w:t>
      </w:r>
      <w:r w:rsidRPr="003D6548">
        <w:rPr>
          <w:i/>
          <w:iCs/>
          <w:szCs w:val="24"/>
        </w:rPr>
        <w:t>Digital Scholarship in the Humanities</w:t>
      </w:r>
      <w:r w:rsidRPr="003D6548">
        <w:rPr>
          <w:szCs w:val="24"/>
        </w:rPr>
        <w:t xml:space="preserve">, </w:t>
      </w:r>
      <w:r w:rsidRPr="003D6548">
        <w:rPr>
          <w:i/>
          <w:iCs/>
          <w:szCs w:val="24"/>
        </w:rPr>
        <w:t>21</w:t>
      </w:r>
      <w:r w:rsidRPr="003D6548">
        <w:rPr>
          <w:szCs w:val="24"/>
        </w:rPr>
        <w:t xml:space="preserve">, 92–102. </w:t>
      </w:r>
      <w:hyperlink r:id="rId21" w:history="1">
        <w:r w:rsidRPr="003D6548">
          <w:rPr>
            <w:rStyle w:val="Hyperlink"/>
            <w:rFonts w:eastAsia="Times"/>
            <w:szCs w:val="24"/>
          </w:rPr>
          <w:t>https://doi.org/10.1093/llc/fqw049</w:t>
        </w:r>
      </w:hyperlink>
    </w:p>
    <w:p w14:paraId="45496A19" w14:textId="77777777" w:rsidR="00CB2C07" w:rsidRPr="003D6548" w:rsidRDefault="00CB2C07" w:rsidP="00CB2C07">
      <w:pPr>
        <w:pStyle w:val="Literaturverzeichnis1"/>
        <w:rPr>
          <w:szCs w:val="24"/>
        </w:rPr>
      </w:pPr>
      <w:r w:rsidRPr="003D6548">
        <w:rPr>
          <w:szCs w:val="24"/>
        </w:rPr>
        <w:t xml:space="preserve">Panckhurst, R., Détrie, C., Lopez, C., Moïse, C., Roche, M., &amp; Verine, B. (2016). </w:t>
      </w:r>
      <w:r w:rsidRPr="003D6548">
        <w:rPr>
          <w:i/>
          <w:iCs/>
          <w:szCs w:val="24"/>
        </w:rPr>
        <w:t>88milSMS. A corpus of authentic text messages in French (nouvelle version du corpus ISLRN</w:t>
      </w:r>
      <w:r w:rsidRPr="003D6548">
        <w:rPr>
          <w:rFonts w:ascii="Times New Roman" w:hAnsi="Times New Roman"/>
          <w:i/>
          <w:iCs/>
          <w:szCs w:val="24"/>
        </w:rPr>
        <w:t> </w:t>
      </w:r>
      <w:r w:rsidRPr="003D6548">
        <w:rPr>
          <w:i/>
          <w:iCs/>
          <w:szCs w:val="24"/>
        </w:rPr>
        <w:t>: 024-713-187-947-8)</w:t>
      </w:r>
      <w:r w:rsidRPr="003D6548">
        <w:rPr>
          <w:szCs w:val="24"/>
        </w:rPr>
        <w:t xml:space="preserve"> (Cmr-88milsms-tei-v1) [Data set]. Banque de Corpus CoMeRe. </w:t>
      </w:r>
      <w:hyperlink r:id="rId22" w:history="1">
        <w:r w:rsidRPr="003D6548">
          <w:rPr>
            <w:rStyle w:val="Hyperlink"/>
            <w:rFonts w:eastAsia="Times"/>
            <w:szCs w:val="24"/>
          </w:rPr>
          <w:t>https://hdl.handle.net/11403/comere/cmr-88milsms/cmr-88milsms-tei-v1</w:t>
        </w:r>
      </w:hyperlink>
    </w:p>
    <w:p w14:paraId="2C781321" w14:textId="77777777" w:rsidR="00CB2C07" w:rsidRPr="003D6548" w:rsidRDefault="00CB2C07" w:rsidP="00CB2C07">
      <w:pPr>
        <w:pStyle w:val="Literaturverzeichnis1"/>
        <w:rPr>
          <w:szCs w:val="24"/>
          <w:lang w:eastAsia="ja-JP"/>
        </w:rPr>
      </w:pPr>
      <w:r w:rsidRPr="003D6548">
        <w:rPr>
          <w:szCs w:val="24"/>
        </w:rPr>
        <w:t xml:space="preserve">Poudat, C., Grabar, N., Kun, J., &amp; Paloque-Berges, C. (2015). </w:t>
      </w:r>
      <w:r w:rsidRPr="003D6548">
        <w:rPr>
          <w:i/>
          <w:iCs/>
          <w:szCs w:val="24"/>
        </w:rPr>
        <w:t>TEI-CMC version of wikipedia discussions associated to the article “Quotient intellectuel”</w:t>
      </w:r>
      <w:r w:rsidRPr="003D6548">
        <w:rPr>
          <w:szCs w:val="24"/>
        </w:rPr>
        <w:t xml:space="preserve"> (Cmr-wikiconflits-qi_discu-tei-v1) [Data set]. CoMeRe Corpora Repository. </w:t>
      </w:r>
      <w:hyperlink r:id="rId23" w:history="1">
        <w:r w:rsidRPr="003D6548">
          <w:rPr>
            <w:rStyle w:val="Hyperlink"/>
            <w:rFonts w:eastAsia="Times"/>
            <w:szCs w:val="24"/>
          </w:rPr>
          <w:t>https://hdl.handle.net/11403/comere/cmr-wikiconflits/cmr-wikiconflits-qi_discu-tei-v1</w:t>
        </w:r>
      </w:hyperlink>
    </w:p>
    <w:p w14:paraId="1582AEDC" w14:textId="77777777" w:rsidR="00CB2C07" w:rsidRPr="003D6548" w:rsidRDefault="00CB2C07" w:rsidP="00CB2C07">
      <w:pPr>
        <w:pStyle w:val="Literaturverzeichnis1"/>
        <w:rPr>
          <w:szCs w:val="24"/>
        </w:rPr>
      </w:pPr>
      <w:r w:rsidRPr="003D6548">
        <w:rPr>
          <w:szCs w:val="24"/>
        </w:rPr>
        <w:t xml:space="preserve">Prüßmann-Zempher, H. (2010). 337. Varietätenlinguistik des Französischen / Linguistique des variétés. In G. Holtus, M. Metzeltin, &amp; C. Schmitt (Eds.), </w:t>
      </w:r>
      <w:r w:rsidRPr="003D6548">
        <w:rPr>
          <w:i/>
          <w:iCs/>
          <w:szCs w:val="24"/>
        </w:rPr>
        <w:t>Band V/1 Französisch</w:t>
      </w:r>
      <w:r w:rsidRPr="003D6548">
        <w:rPr>
          <w:szCs w:val="24"/>
        </w:rPr>
        <w:t xml:space="preserve"> (pp. 830–843). Max Niemeyer Verlag. </w:t>
      </w:r>
      <w:hyperlink r:id="rId24" w:history="1">
        <w:r w:rsidRPr="003D6548">
          <w:rPr>
            <w:rStyle w:val="Hyperlink"/>
            <w:rFonts w:eastAsia="Times"/>
            <w:szCs w:val="24"/>
          </w:rPr>
          <w:t>https://doi.org/10.1515/9783110966091.830</w:t>
        </w:r>
      </w:hyperlink>
    </w:p>
    <w:p w14:paraId="517AE78A" w14:textId="77777777" w:rsidR="00CB2C07" w:rsidRPr="003D6548" w:rsidRDefault="00CB2C07" w:rsidP="00CB2C07">
      <w:pPr>
        <w:pStyle w:val="Literaturverzeichnis1"/>
        <w:rPr>
          <w:szCs w:val="24"/>
        </w:rPr>
      </w:pPr>
      <w:r w:rsidRPr="003D6548">
        <w:rPr>
          <w:szCs w:val="24"/>
        </w:rPr>
        <w:t xml:space="preserve">Rehm, G. (2002). Schriftliche Mündlichkeit in der Sprache des World Wide Web. In A. Ziegler &amp; C. Dürscheid (Eds.), </w:t>
      </w:r>
      <w:r w:rsidRPr="003D6548">
        <w:rPr>
          <w:i/>
          <w:iCs/>
          <w:szCs w:val="24"/>
        </w:rPr>
        <w:t>Kommunikationsform E-Mail</w:t>
      </w:r>
      <w:r w:rsidRPr="003D6548">
        <w:rPr>
          <w:szCs w:val="24"/>
        </w:rPr>
        <w:t xml:space="preserve"> (pp. 263–308). Tübingen. </w:t>
      </w:r>
      <w:hyperlink r:id="rId25" w:history="1">
        <w:r w:rsidRPr="003D6548">
          <w:rPr>
            <w:rStyle w:val="Hyperlink"/>
            <w:rFonts w:eastAsia="Times"/>
            <w:szCs w:val="24"/>
          </w:rPr>
          <w:t>http://www.georg-re.hm/pdf/Rehm-Muendlichkeit.pdf</w:t>
        </w:r>
      </w:hyperlink>
    </w:p>
    <w:p w14:paraId="73118D1E" w14:textId="77777777" w:rsidR="00CB2C07" w:rsidRPr="003D6548" w:rsidRDefault="00CB2C07" w:rsidP="00CB2C07">
      <w:pPr>
        <w:pStyle w:val="Literaturverzeichnis1"/>
        <w:rPr>
          <w:szCs w:val="24"/>
        </w:rPr>
      </w:pPr>
      <w:r w:rsidRPr="003D6548">
        <w:rPr>
          <w:szCs w:val="24"/>
        </w:rPr>
        <w:t xml:space="preserve">Stein, A. (2014). </w:t>
      </w:r>
      <w:r w:rsidRPr="003D6548">
        <w:rPr>
          <w:i/>
          <w:iCs/>
          <w:szCs w:val="24"/>
        </w:rPr>
        <w:t>Einführung in Die Französische Sprachwissenschaft</w:t>
      </w:r>
      <w:r w:rsidRPr="003D6548">
        <w:rPr>
          <w:szCs w:val="24"/>
        </w:rPr>
        <w:t xml:space="preserve"> (4th ed.). J.B. Metzler.</w:t>
      </w:r>
    </w:p>
    <w:p w14:paraId="1819CC4E" w14:textId="30BF9578" w:rsidR="00DB6493" w:rsidRPr="003D6548" w:rsidRDefault="00DB6493" w:rsidP="00DB6493"/>
    <w:p w14:paraId="40D5DADC" w14:textId="673A0196" w:rsidR="00DB6493" w:rsidRPr="003D6548" w:rsidRDefault="00DB6493" w:rsidP="00DB6493"/>
    <w:p w14:paraId="375BC543" w14:textId="56AB7926" w:rsidR="00DB6493" w:rsidRPr="003D6548" w:rsidRDefault="00DB6493" w:rsidP="00DB6493"/>
    <w:p w14:paraId="0B539088" w14:textId="66C9103E" w:rsidR="00DB6493" w:rsidRPr="003D6548" w:rsidRDefault="00DB6493" w:rsidP="00DB6493">
      <w:pPr>
        <w:tabs>
          <w:tab w:val="left" w:pos="2771"/>
        </w:tabs>
      </w:pPr>
      <w:r w:rsidRPr="003D6548">
        <w:tab/>
      </w:r>
    </w:p>
    <w:p w14:paraId="4A8111CF" w14:textId="549512A2" w:rsidR="00DB6493" w:rsidRPr="003D6548" w:rsidRDefault="00DB6493" w:rsidP="00DB6493">
      <w:pPr>
        <w:tabs>
          <w:tab w:val="left" w:pos="2771"/>
        </w:tabs>
      </w:pPr>
    </w:p>
    <w:p w14:paraId="75F8A1EC" w14:textId="5E68C91A" w:rsidR="00DB6493" w:rsidRPr="003D6548" w:rsidRDefault="00DB6493" w:rsidP="00DB6493">
      <w:pPr>
        <w:tabs>
          <w:tab w:val="left" w:pos="2771"/>
        </w:tabs>
      </w:pPr>
    </w:p>
    <w:p w14:paraId="106B5D48" w14:textId="01E647AF" w:rsidR="00DB6493" w:rsidRPr="003D6548" w:rsidRDefault="00DB6493" w:rsidP="003B5D31">
      <w:pPr>
        <w:tabs>
          <w:tab w:val="left" w:pos="2771"/>
        </w:tabs>
      </w:pPr>
    </w:p>
    <w:p w14:paraId="3A7F668B" w14:textId="77777777" w:rsidR="00DB6493" w:rsidRPr="003D6548" w:rsidRDefault="00DB6493" w:rsidP="00DB6493">
      <w:pPr>
        <w:pStyle w:val="berschrift1"/>
        <w:numPr>
          <w:ilvl w:val="0"/>
          <w:numId w:val="0"/>
        </w:numPr>
        <w:ind w:left="360"/>
      </w:pPr>
      <w:bookmarkStart w:id="73" w:name="_Toc75691442"/>
      <w:bookmarkStart w:id="74" w:name="_Toc75691588"/>
      <w:bookmarkStart w:id="75" w:name="_Toc78788184"/>
      <w:r w:rsidRPr="003D6548">
        <w:rPr>
          <w:szCs w:val="24"/>
        </w:rPr>
        <w:lastRenderedPageBreak/>
        <w:t>Eigenständigkeitserklärung</w:t>
      </w:r>
      <w:bookmarkEnd w:id="73"/>
      <w:bookmarkEnd w:id="74"/>
      <w:bookmarkEnd w:id="75"/>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35CA1223" w:rsidR="00DB6493" w:rsidRPr="003D6548" w:rsidRDefault="00DB6493" w:rsidP="00DB6493">
      <w:pPr>
        <w:rPr>
          <w:rFonts w:eastAsia="Times" w:cs="Times"/>
          <w:b/>
          <w:szCs w:val="40"/>
        </w:rPr>
      </w:pPr>
    </w:p>
    <w:p w14:paraId="050A104A" w14:textId="77777777" w:rsidR="00A200C8" w:rsidRDefault="00A200C8">
      <w:pPr>
        <w:ind w:left="1208" w:hanging="357"/>
        <w:rPr>
          <w:rFonts w:eastAsia="Times" w:cs="Times"/>
          <w:b/>
          <w:szCs w:val="40"/>
        </w:rPr>
      </w:pPr>
    </w:p>
    <w:p w14:paraId="4C3DFAEE" w14:textId="77777777" w:rsidR="00A200C8" w:rsidRDefault="00A200C8">
      <w:pPr>
        <w:ind w:left="1208" w:hanging="357"/>
        <w:rPr>
          <w:rFonts w:eastAsia="Times" w:cs="Times"/>
          <w:b/>
          <w:szCs w:val="40"/>
        </w:rPr>
      </w:pPr>
    </w:p>
    <w:p w14:paraId="56547992" w14:textId="77777777" w:rsidR="00A200C8" w:rsidRDefault="00A200C8">
      <w:pPr>
        <w:ind w:left="1208" w:hanging="357"/>
        <w:rPr>
          <w:rFonts w:eastAsia="Times" w:cs="Times"/>
          <w:b/>
          <w:szCs w:val="40"/>
        </w:rPr>
      </w:pPr>
    </w:p>
    <w:p w14:paraId="0D0FD0DC" w14:textId="77777777" w:rsidR="00A200C8" w:rsidRDefault="00A200C8">
      <w:pPr>
        <w:ind w:left="1208" w:hanging="357"/>
        <w:rPr>
          <w:rFonts w:eastAsia="Times" w:cs="Times"/>
          <w:b/>
          <w:szCs w:val="40"/>
        </w:rPr>
      </w:pPr>
    </w:p>
    <w:p w14:paraId="5E18975A" w14:textId="77777777" w:rsidR="00A200C8" w:rsidRDefault="00A200C8">
      <w:pPr>
        <w:ind w:left="1208" w:hanging="357"/>
        <w:rPr>
          <w:rFonts w:eastAsia="Times" w:cs="Times"/>
          <w:b/>
          <w:szCs w:val="40"/>
        </w:rPr>
      </w:pPr>
    </w:p>
    <w:p w14:paraId="0F21CC41" w14:textId="77777777" w:rsidR="00A200C8" w:rsidRDefault="00A200C8">
      <w:pPr>
        <w:ind w:left="1208" w:hanging="357"/>
        <w:rPr>
          <w:rFonts w:eastAsia="Times" w:cs="Times"/>
          <w:b/>
          <w:szCs w:val="40"/>
        </w:rPr>
      </w:pPr>
    </w:p>
    <w:p w14:paraId="52D45DFD" w14:textId="77777777" w:rsidR="00A200C8" w:rsidRDefault="00A200C8">
      <w:pPr>
        <w:ind w:left="1208" w:hanging="357"/>
        <w:rPr>
          <w:rFonts w:eastAsia="Times" w:cs="Times"/>
          <w:b/>
          <w:szCs w:val="40"/>
        </w:rPr>
      </w:pPr>
    </w:p>
    <w:p w14:paraId="3B2325B7" w14:textId="77777777" w:rsidR="00A200C8" w:rsidRDefault="00A200C8">
      <w:pPr>
        <w:ind w:left="1208" w:hanging="357"/>
        <w:rPr>
          <w:rFonts w:eastAsia="Times" w:cs="Times"/>
          <w:b/>
          <w:szCs w:val="40"/>
        </w:rPr>
      </w:pPr>
    </w:p>
    <w:p w14:paraId="6CBD30D7" w14:textId="77777777" w:rsidR="00A200C8" w:rsidRDefault="00A200C8">
      <w:pPr>
        <w:ind w:left="1208" w:hanging="357"/>
        <w:rPr>
          <w:rFonts w:eastAsia="Times" w:cs="Times"/>
          <w:b/>
          <w:szCs w:val="40"/>
        </w:rPr>
      </w:pPr>
    </w:p>
    <w:p w14:paraId="0D40F6EA" w14:textId="77777777" w:rsidR="00A200C8" w:rsidRDefault="00A200C8">
      <w:pPr>
        <w:ind w:left="1208" w:hanging="357"/>
        <w:rPr>
          <w:rFonts w:eastAsia="Times" w:cs="Times"/>
          <w:b/>
          <w:szCs w:val="40"/>
        </w:rPr>
      </w:pPr>
    </w:p>
    <w:p w14:paraId="7D4CFCE4" w14:textId="77777777" w:rsidR="00A200C8" w:rsidRDefault="00A200C8">
      <w:pPr>
        <w:ind w:left="1208" w:hanging="357"/>
        <w:rPr>
          <w:rFonts w:eastAsia="Times" w:cs="Times"/>
          <w:b/>
          <w:szCs w:val="40"/>
        </w:rPr>
      </w:pPr>
    </w:p>
    <w:p w14:paraId="38669057" w14:textId="77777777" w:rsidR="00A200C8" w:rsidRDefault="00A200C8">
      <w:pPr>
        <w:ind w:left="1208" w:hanging="357"/>
        <w:rPr>
          <w:rFonts w:eastAsia="Times" w:cs="Times"/>
          <w:b/>
          <w:szCs w:val="40"/>
        </w:rPr>
      </w:pPr>
    </w:p>
    <w:p w14:paraId="39932AAB" w14:textId="77777777" w:rsidR="00A200C8" w:rsidRDefault="00A200C8">
      <w:pPr>
        <w:ind w:left="1208" w:hanging="357"/>
        <w:rPr>
          <w:rFonts w:eastAsia="Times" w:cs="Times"/>
          <w:b/>
          <w:szCs w:val="40"/>
        </w:rPr>
      </w:pPr>
    </w:p>
    <w:p w14:paraId="5D201004" w14:textId="77777777" w:rsidR="00A200C8" w:rsidRDefault="00A200C8">
      <w:pPr>
        <w:ind w:left="1208" w:hanging="357"/>
        <w:rPr>
          <w:rFonts w:eastAsia="Times" w:cs="Times"/>
          <w:b/>
          <w:szCs w:val="40"/>
        </w:rPr>
      </w:pPr>
    </w:p>
    <w:p w14:paraId="27938B39" w14:textId="77777777" w:rsidR="00A200C8" w:rsidRDefault="00A200C8">
      <w:pPr>
        <w:ind w:left="1208" w:hanging="357"/>
        <w:rPr>
          <w:rFonts w:eastAsia="Times" w:cs="Times"/>
          <w:b/>
          <w:szCs w:val="40"/>
        </w:rPr>
      </w:pPr>
    </w:p>
    <w:p w14:paraId="078D626D" w14:textId="071FF369" w:rsidR="00A200C8" w:rsidRDefault="00A200C8" w:rsidP="00A200C8">
      <w:pPr>
        <w:pStyle w:val="berschrift1"/>
        <w:rPr>
          <w:b w:val="0"/>
        </w:rPr>
      </w:pPr>
      <w:bookmarkStart w:id="76" w:name="_Toc78788185"/>
      <w:r>
        <w:rPr>
          <w:b w:val="0"/>
        </w:rPr>
        <w:lastRenderedPageBreak/>
        <w:t>Appendix</w:t>
      </w:r>
      <w:bookmarkEnd w:id="76"/>
    </w:p>
    <w:p w14:paraId="15E42738" w14:textId="77777777" w:rsidR="00A200C8" w:rsidRPr="00554832" w:rsidRDefault="00A200C8" w:rsidP="00A200C8">
      <w:pPr>
        <w:pStyle w:val="berschrift1"/>
        <w:numPr>
          <w:ilvl w:val="0"/>
          <w:numId w:val="0"/>
        </w:numPr>
        <w:ind w:left="360"/>
      </w:pPr>
      <w:bookmarkStart w:id="77" w:name="_Toc71110575"/>
      <w:bookmarkStart w:id="78" w:name="_Toc75713101"/>
      <w:bookmarkStart w:id="79" w:name="_Toc78788186"/>
      <w:r w:rsidRPr="00554832">
        <w:t>Typical Examples of the Corpora</w:t>
      </w:r>
      <w:bookmarkEnd w:id="77"/>
      <w:bookmarkEnd w:id="78"/>
      <w:bookmarkEnd w:id="79"/>
      <w:r w:rsidRPr="00554832">
        <w:t xml:space="preserve"> </w:t>
      </w:r>
    </w:p>
    <w:p w14:paraId="6CC15806" w14:textId="57656150" w:rsidR="00A200C8" w:rsidRPr="00554832" w:rsidRDefault="00A200C8" w:rsidP="00A200C8">
      <w:r w:rsidRPr="00554832">
        <w:t xml:space="preserve">The following texts represent typical examples from each of the corpora to be used. </w:t>
      </w:r>
    </w:p>
    <w:p w14:paraId="505ABF5C" w14:textId="064A6B3C" w:rsidR="00A200C8" w:rsidRDefault="00A200C8" w:rsidP="00A200C8">
      <w:pPr>
        <w:pStyle w:val="berschrift2"/>
        <w:numPr>
          <w:ilvl w:val="0"/>
          <w:numId w:val="0"/>
        </w:numPr>
        <w:ind w:left="792"/>
        <w:jc w:val="both"/>
      </w:pPr>
      <w:bookmarkStart w:id="80" w:name="_Toc75713102"/>
      <w:bookmarkStart w:id="81" w:name="_Toc78788187"/>
      <w:r w:rsidRPr="00554832">
        <w:t>Oral</w:t>
      </w:r>
      <w:bookmarkEnd w:id="80"/>
      <w:bookmarkEnd w:id="81"/>
    </w:p>
    <w:p w14:paraId="5FDCA869" w14:textId="77777777" w:rsidR="00A200C8" w:rsidRPr="00554832" w:rsidRDefault="00A200C8" w:rsidP="00A200C8">
      <w:pPr>
        <w:pStyle w:val="Listenabsatz"/>
        <w:numPr>
          <w:ilvl w:val="0"/>
          <w:numId w:val="12"/>
        </w:numPr>
        <w:rPr>
          <w:b/>
          <w:bCs/>
        </w:rPr>
      </w:pPr>
      <w:r w:rsidRPr="00554832">
        <w:rPr>
          <w:b/>
          <w:bCs/>
        </w:rPr>
        <w:t>eBay</w:t>
      </w:r>
    </w:p>
    <w:p w14:paraId="70008AE0" w14:textId="36F5FCE8" w:rsidR="00A200C8" w:rsidRPr="00A200C8" w:rsidRDefault="00A200C8" w:rsidP="00A200C8">
      <w:pPr>
        <w:pStyle w:val="Listenabsatz"/>
        <w:numPr>
          <w:ilvl w:val="1"/>
          <w:numId w:val="12"/>
        </w:numPr>
      </w:pPr>
      <w:r w:rsidRPr="00554832">
        <w:t xml:space="preserve">Je vends </w:t>
      </w:r>
      <w:proofErr w:type="spellStart"/>
      <w:r w:rsidRPr="00554832">
        <w:t>une</w:t>
      </w:r>
      <w:proofErr w:type="spellEnd"/>
      <w:r w:rsidRPr="00554832">
        <w:t xml:space="preserve"> </w:t>
      </w:r>
      <w:proofErr w:type="spellStart"/>
      <w:r w:rsidRPr="00554832">
        <w:t>caméra</w:t>
      </w:r>
      <w:proofErr w:type="spellEnd"/>
      <w:r w:rsidRPr="00554832">
        <w:t xml:space="preserve"> de surveillance et un </w:t>
      </w:r>
      <w:proofErr w:type="spellStart"/>
      <w:r w:rsidRPr="00554832">
        <w:t>écran</w:t>
      </w:r>
      <w:proofErr w:type="spellEnd"/>
      <w:r w:rsidRPr="00554832">
        <w:t xml:space="preserve"> de 13 cm Ce matériel se monte </w:t>
      </w:r>
      <w:proofErr w:type="spellStart"/>
      <w:r w:rsidRPr="00554832">
        <w:t>très</w:t>
      </w:r>
      <w:proofErr w:type="spellEnd"/>
      <w:r w:rsidRPr="00554832">
        <w:t xml:space="preserve"> </w:t>
      </w:r>
      <w:proofErr w:type="spellStart"/>
      <w:r w:rsidRPr="00554832">
        <w:t>facilement</w:t>
      </w:r>
      <w:proofErr w:type="spellEnd"/>
      <w:r w:rsidRPr="00554832">
        <w:t xml:space="preserve">.  Il </w:t>
      </w:r>
      <w:proofErr w:type="spellStart"/>
      <w:r w:rsidRPr="00554832">
        <w:t>suffit</w:t>
      </w:r>
      <w:proofErr w:type="spellEnd"/>
      <w:r w:rsidRPr="00554832">
        <w:t xml:space="preserve"> de brancher la </w:t>
      </w:r>
      <w:proofErr w:type="spellStart"/>
      <w:r w:rsidRPr="00554832">
        <w:t>caméra</w:t>
      </w:r>
      <w:proofErr w:type="spellEnd"/>
      <w:r w:rsidRPr="00554832">
        <w:t xml:space="preserve"> et </w:t>
      </w:r>
      <w:proofErr w:type="spellStart"/>
      <w:r w:rsidRPr="00554832">
        <w:t>l'écran</w:t>
      </w:r>
      <w:proofErr w:type="spellEnd"/>
      <w:r w:rsidRPr="00554832">
        <w:t xml:space="preserve"> à </w:t>
      </w:r>
      <w:proofErr w:type="spellStart"/>
      <w:r w:rsidRPr="00554832">
        <w:t>une</w:t>
      </w:r>
      <w:proofErr w:type="spellEnd"/>
      <w:r w:rsidRPr="00554832">
        <w:t xml:space="preserve"> </w:t>
      </w:r>
      <w:proofErr w:type="spellStart"/>
      <w:r w:rsidRPr="00554832">
        <w:t>prise</w:t>
      </w:r>
      <w:proofErr w:type="spellEnd"/>
      <w:r w:rsidRPr="00554832">
        <w:t xml:space="preserve"> </w:t>
      </w:r>
      <w:proofErr w:type="spellStart"/>
      <w:r w:rsidRPr="00554832">
        <w:t>électrique</w:t>
      </w:r>
      <w:proofErr w:type="spellEnd"/>
      <w:r w:rsidRPr="00554832">
        <w:t xml:space="preserve"> et le tour </w:t>
      </w:r>
      <w:proofErr w:type="spellStart"/>
      <w:r w:rsidRPr="00554832">
        <w:t>est</w:t>
      </w:r>
      <w:proofErr w:type="spellEnd"/>
      <w:r w:rsidRPr="00554832">
        <w:t xml:space="preserve"> </w:t>
      </w:r>
      <w:proofErr w:type="spellStart"/>
      <w:r w:rsidRPr="00554832">
        <w:t>joué</w:t>
      </w:r>
      <w:proofErr w:type="spellEnd"/>
      <w:r w:rsidRPr="00554832">
        <w:rPr>
          <w:rStyle w:val="Funotenzeichen"/>
        </w:rPr>
        <w:footnoteReference w:id="2"/>
      </w:r>
    </w:p>
    <w:p w14:paraId="446C1CE4" w14:textId="77777777" w:rsidR="00A200C8" w:rsidRPr="00554832" w:rsidRDefault="00A200C8" w:rsidP="00A200C8">
      <w:pPr>
        <w:pStyle w:val="Listenabsatz"/>
        <w:numPr>
          <w:ilvl w:val="0"/>
          <w:numId w:val="12"/>
        </w:numPr>
      </w:pPr>
      <w:proofErr w:type="spellStart"/>
      <w:r w:rsidRPr="00554832">
        <w:rPr>
          <w:b/>
        </w:rPr>
        <w:t>88SMS</w:t>
      </w:r>
      <w:proofErr w:type="spellEnd"/>
      <w:r w:rsidRPr="00554832">
        <w:t xml:space="preserve">  </w:t>
      </w:r>
    </w:p>
    <w:p w14:paraId="029D22F6" w14:textId="77777777" w:rsidR="00A200C8" w:rsidRPr="00554832" w:rsidRDefault="00A200C8" w:rsidP="00A200C8">
      <w:pPr>
        <w:pStyle w:val="Listenabsatz"/>
        <w:numPr>
          <w:ilvl w:val="1"/>
          <w:numId w:val="12"/>
        </w:numPr>
      </w:pPr>
      <w:r w:rsidRPr="00554832">
        <w:t xml:space="preserve">Ben </w:t>
      </w:r>
      <w:proofErr w:type="spellStart"/>
      <w:r w:rsidRPr="00554832">
        <w:t>ouais</w:t>
      </w:r>
      <w:proofErr w:type="spellEnd"/>
      <w:r w:rsidRPr="00554832">
        <w:t xml:space="preserve"> </w:t>
      </w:r>
      <w:proofErr w:type="spellStart"/>
      <w:r w:rsidRPr="00554832">
        <w:t>mais</w:t>
      </w:r>
      <w:proofErr w:type="spellEnd"/>
      <w:r w:rsidRPr="00554832">
        <w:t xml:space="preserve"> des </w:t>
      </w:r>
      <w:proofErr w:type="spellStart"/>
      <w:r w:rsidRPr="00554832">
        <w:t>fois</w:t>
      </w:r>
      <w:proofErr w:type="spellEnd"/>
      <w:r w:rsidRPr="00554832">
        <w:t xml:space="preserve"> </w:t>
      </w:r>
      <w:proofErr w:type="spellStart"/>
      <w:r w:rsidRPr="00554832">
        <w:t>ils</w:t>
      </w:r>
      <w:proofErr w:type="spellEnd"/>
      <w:r w:rsidRPr="00554832">
        <w:t xml:space="preserve"> </w:t>
      </w:r>
      <w:proofErr w:type="spellStart"/>
      <w:r w:rsidRPr="00554832">
        <w:t>trouvent</w:t>
      </w:r>
      <w:proofErr w:type="spellEnd"/>
      <w:r w:rsidRPr="00554832">
        <w:t xml:space="preserve"> jamais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sont</w:t>
      </w:r>
      <w:proofErr w:type="spellEnd"/>
      <w:r w:rsidRPr="00554832">
        <w:t xml:space="preserve"> pas </w:t>
      </w:r>
      <w:proofErr w:type="spellStart"/>
      <w:r w:rsidRPr="00554832">
        <w:t>d'acord</w:t>
      </w:r>
      <w:proofErr w:type="spellEnd"/>
      <w:r w:rsidRPr="00554832">
        <w:t xml:space="preserve">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peuvent</w:t>
      </w:r>
      <w:proofErr w:type="spellEnd"/>
      <w:r w:rsidRPr="00554832">
        <w:t xml:space="preserve"> faire que des hypotheses. </w:t>
      </w:r>
      <w:r w:rsidRPr="00554832">
        <w:rPr>
          <w:rStyle w:val="Funotenzeichen"/>
        </w:rPr>
        <w:footnoteReference w:id="3"/>
      </w:r>
    </w:p>
    <w:p w14:paraId="6152D975" w14:textId="77777777" w:rsidR="00A200C8" w:rsidRPr="00554832" w:rsidRDefault="00A200C8" w:rsidP="00A200C8">
      <w:pPr>
        <w:pStyle w:val="Listenabsatz"/>
        <w:numPr>
          <w:ilvl w:val="1"/>
          <w:numId w:val="12"/>
        </w:numPr>
      </w:pPr>
      <w:proofErr w:type="spellStart"/>
      <w:r w:rsidRPr="00554832">
        <w:t>Mdr</w:t>
      </w:r>
      <w:proofErr w:type="spellEnd"/>
      <w:r w:rsidRPr="00554832">
        <w:t xml:space="preserve"> </w:t>
      </w:r>
      <w:proofErr w:type="spellStart"/>
      <w:r w:rsidRPr="00554832">
        <w:t>ouai</w:t>
      </w:r>
      <w:proofErr w:type="spellEnd"/>
      <w:r w:rsidRPr="00554832">
        <w:t xml:space="preserve"> </w:t>
      </w:r>
      <w:proofErr w:type="spellStart"/>
      <w:r w:rsidRPr="00554832">
        <w:t>mais</w:t>
      </w:r>
      <w:proofErr w:type="spellEnd"/>
      <w:r w:rsidRPr="00554832">
        <w:t xml:space="preserve"> bon à se point </w:t>
      </w:r>
      <w:proofErr w:type="spellStart"/>
      <w:r w:rsidRPr="00554832">
        <w:t>c'est</w:t>
      </w:r>
      <w:proofErr w:type="spellEnd"/>
      <w:r w:rsidRPr="00554832">
        <w:t xml:space="preserve"> </w:t>
      </w:r>
      <w:proofErr w:type="spellStart"/>
      <w:r w:rsidRPr="00554832">
        <w:t>nul</w:t>
      </w:r>
      <w:proofErr w:type="spellEnd"/>
      <w:r w:rsidRPr="00554832">
        <w:rPr>
          <w:rStyle w:val="Funotenzeichen"/>
        </w:rPr>
        <w:footnoteReference w:id="4"/>
      </w:r>
    </w:p>
    <w:p w14:paraId="426D5026" w14:textId="77777777" w:rsidR="00A200C8" w:rsidRPr="00554832" w:rsidRDefault="00A200C8" w:rsidP="00A200C8">
      <w:pPr>
        <w:pStyle w:val="Listenabsatz"/>
        <w:numPr>
          <w:ilvl w:val="0"/>
          <w:numId w:val="12"/>
        </w:numPr>
        <w:rPr>
          <w:b/>
          <w:bCs/>
        </w:rPr>
      </w:pPr>
      <w:r w:rsidRPr="00554832">
        <w:rPr>
          <w:b/>
          <w:bCs/>
        </w:rPr>
        <w:t>Wiki</w:t>
      </w:r>
    </w:p>
    <w:p w14:paraId="76A888D5" w14:textId="77777777" w:rsidR="00A200C8" w:rsidRPr="00554832" w:rsidRDefault="00A200C8" w:rsidP="00A200C8">
      <w:pPr>
        <w:pStyle w:val="Listenabsatz"/>
        <w:numPr>
          <w:ilvl w:val="1"/>
          <w:numId w:val="12"/>
        </w:numPr>
      </w:pPr>
      <w:r w:rsidRPr="00554832">
        <w:t xml:space="preserve">Oh, on a beaucoup </w:t>
      </w:r>
      <w:proofErr w:type="spellStart"/>
      <w:r w:rsidRPr="00554832">
        <w:t>ri</w:t>
      </w:r>
      <w:proofErr w:type="spellEnd"/>
      <w:r w:rsidRPr="00554832">
        <w:t xml:space="preserve"> de </w:t>
      </w:r>
      <w:proofErr w:type="spellStart"/>
      <w:r w:rsidRPr="00554832">
        <w:t>ce</w:t>
      </w:r>
      <w:proofErr w:type="spellEnd"/>
      <w:r w:rsidRPr="00554832">
        <w:t xml:space="preserve"> </w:t>
      </w:r>
      <w:proofErr w:type="spellStart"/>
      <w:r w:rsidRPr="00554832">
        <w:t>ministère</w:t>
      </w:r>
      <w:proofErr w:type="spellEnd"/>
      <w:r w:rsidRPr="00554832">
        <w:t xml:space="preserve"> et de son </w:t>
      </w:r>
      <w:proofErr w:type="spellStart"/>
      <w:r w:rsidRPr="00554832">
        <w:t>ministre</w:t>
      </w:r>
      <w:proofErr w:type="spellEnd"/>
      <w:r w:rsidRPr="00554832">
        <w:t xml:space="preserve"> !</w:t>
      </w:r>
      <w:r w:rsidRPr="00554832">
        <w:rPr>
          <w:rStyle w:val="Funotenzeichen"/>
        </w:rPr>
        <w:footnoteReference w:id="5"/>
      </w:r>
    </w:p>
    <w:p w14:paraId="2A406ACD" w14:textId="77777777" w:rsidR="00A200C8" w:rsidRPr="00554832" w:rsidRDefault="00A200C8" w:rsidP="00A200C8">
      <w:pPr>
        <w:pStyle w:val="berschrift2"/>
        <w:numPr>
          <w:ilvl w:val="0"/>
          <w:numId w:val="0"/>
        </w:numPr>
        <w:ind w:left="792" w:hanging="432"/>
        <w:jc w:val="both"/>
      </w:pPr>
      <w:bookmarkStart w:id="82" w:name="_Toc75713103"/>
      <w:bookmarkStart w:id="83" w:name="_Toc78788188"/>
      <w:r w:rsidRPr="00554832">
        <w:t>Literate</w:t>
      </w:r>
      <w:bookmarkEnd w:id="82"/>
      <w:bookmarkEnd w:id="83"/>
    </w:p>
    <w:p w14:paraId="044E03AE" w14:textId="77777777" w:rsidR="00A200C8" w:rsidRPr="00554832" w:rsidRDefault="00A200C8" w:rsidP="00A200C8">
      <w:pPr>
        <w:pStyle w:val="Listenabsatz"/>
        <w:numPr>
          <w:ilvl w:val="0"/>
          <w:numId w:val="13"/>
        </w:numPr>
        <w:rPr>
          <w:b/>
          <w:bCs/>
        </w:rPr>
      </w:pPr>
      <w:proofErr w:type="spellStart"/>
      <w:r w:rsidRPr="00554832">
        <w:rPr>
          <w:b/>
          <w:bCs/>
        </w:rPr>
        <w:t>88SMS</w:t>
      </w:r>
      <w:proofErr w:type="spellEnd"/>
    </w:p>
    <w:p w14:paraId="3FEFEF72" w14:textId="77777777" w:rsidR="00A200C8" w:rsidRPr="00554832" w:rsidRDefault="00A200C8" w:rsidP="00A200C8">
      <w:pPr>
        <w:pStyle w:val="Listenabsatz"/>
        <w:numPr>
          <w:ilvl w:val="1"/>
          <w:numId w:val="13"/>
        </w:numPr>
      </w:pPr>
      <w:r w:rsidRPr="00554832">
        <w:t xml:space="preserve">Bonjour. </w:t>
      </w:r>
      <w:proofErr w:type="spellStart"/>
      <w:r w:rsidRPr="00554832">
        <w:t>Peux-tu</w:t>
      </w:r>
      <w:proofErr w:type="spellEnd"/>
      <w:r w:rsidRPr="00554832">
        <w:t xml:space="preserve"> me confirmer ton </w:t>
      </w:r>
      <w:proofErr w:type="spellStart"/>
      <w:r w:rsidRPr="00554832">
        <w:t>horaire</w:t>
      </w:r>
      <w:proofErr w:type="spellEnd"/>
      <w:r w:rsidRPr="00554832">
        <w:t xml:space="preserve"> </w:t>
      </w:r>
      <w:proofErr w:type="spellStart"/>
      <w:r w:rsidRPr="00554832">
        <w:t>d'arrivée</w:t>
      </w:r>
      <w:proofErr w:type="spellEnd"/>
      <w:r w:rsidRPr="00554832">
        <w:t xml:space="preserve"> ? </w:t>
      </w:r>
      <w:proofErr w:type="spellStart"/>
      <w:r w:rsidRPr="00554832">
        <w:t>Bises</w:t>
      </w:r>
      <w:proofErr w:type="spellEnd"/>
      <w:r w:rsidRPr="00554832">
        <w:t xml:space="preserve"> et bon voyage</w:t>
      </w:r>
      <w:r w:rsidRPr="00554832">
        <w:rPr>
          <w:rStyle w:val="Funotenzeichen"/>
        </w:rPr>
        <w:footnoteReference w:id="6"/>
      </w:r>
    </w:p>
    <w:p w14:paraId="72C1BBF5" w14:textId="77777777" w:rsidR="00A200C8" w:rsidRPr="00554832" w:rsidRDefault="00A200C8" w:rsidP="00A200C8">
      <w:pPr>
        <w:pStyle w:val="Listenabsatz"/>
        <w:numPr>
          <w:ilvl w:val="0"/>
          <w:numId w:val="13"/>
        </w:numPr>
      </w:pPr>
      <w:r w:rsidRPr="00554832">
        <w:rPr>
          <w:b/>
          <w:bCs/>
        </w:rPr>
        <w:t xml:space="preserve">Wiki  </w:t>
      </w:r>
    </w:p>
    <w:p w14:paraId="0D549427" w14:textId="77777777" w:rsidR="00A200C8" w:rsidRPr="00554832" w:rsidRDefault="00A200C8" w:rsidP="00A200C8">
      <w:pPr>
        <w:pStyle w:val="Listenabsatz"/>
        <w:numPr>
          <w:ilvl w:val="1"/>
          <w:numId w:val="13"/>
        </w:numPr>
      </w:pPr>
      <w:proofErr w:type="spellStart"/>
      <w:r w:rsidRPr="00554832">
        <w:t>C’est</w:t>
      </w:r>
      <w:proofErr w:type="spellEnd"/>
      <w:r w:rsidRPr="00554832">
        <w:t xml:space="preserve"> le rapport entre </w:t>
      </w:r>
      <w:proofErr w:type="spellStart"/>
      <w:r w:rsidRPr="00554832">
        <w:t>l'âge</w:t>
      </w:r>
      <w:proofErr w:type="spellEnd"/>
      <w:r w:rsidRPr="00554832">
        <w:t xml:space="preserve"> « mental » que </w:t>
      </w:r>
      <w:proofErr w:type="spellStart"/>
      <w:r w:rsidRPr="00554832">
        <w:t>donne</w:t>
      </w:r>
      <w:proofErr w:type="spellEnd"/>
      <w:r w:rsidRPr="00554832">
        <w:t xml:space="preserve"> le </w:t>
      </w:r>
      <w:proofErr w:type="spellStart"/>
      <w:r w:rsidRPr="00554832">
        <w:t>résultat</w:t>
      </w:r>
      <w:proofErr w:type="spellEnd"/>
      <w:r w:rsidRPr="00554832">
        <w:t xml:space="preserve"> du test sur </w:t>
      </w:r>
      <w:proofErr w:type="spellStart"/>
      <w:r w:rsidRPr="00554832">
        <w:t>l'âge</w:t>
      </w:r>
      <w:proofErr w:type="spellEnd"/>
      <w:r w:rsidRPr="00554832">
        <w:t xml:space="preserve"> </w:t>
      </w:r>
      <w:proofErr w:type="spellStart"/>
      <w:r w:rsidRPr="00554832">
        <w:t>réel</w:t>
      </w:r>
      <w:proofErr w:type="spellEnd"/>
      <w:r w:rsidRPr="00554832">
        <w:t xml:space="preserve">, </w:t>
      </w:r>
      <w:proofErr w:type="spellStart"/>
      <w:r w:rsidRPr="00554832">
        <w:t>multiplié</w:t>
      </w:r>
      <w:proofErr w:type="spellEnd"/>
      <w:r w:rsidRPr="00554832">
        <w:t xml:space="preserve"> par 100.</w:t>
      </w:r>
      <w:r w:rsidRPr="00554832">
        <w:rPr>
          <w:rStyle w:val="Funotenzeichen"/>
        </w:rPr>
        <w:t xml:space="preserve"> </w:t>
      </w:r>
      <w:r w:rsidRPr="00554832">
        <w:rPr>
          <w:rStyle w:val="Funotenzeichen"/>
        </w:rPr>
        <w:footnoteReference w:id="7"/>
      </w:r>
    </w:p>
    <w:p w14:paraId="00C4503F" w14:textId="77777777" w:rsidR="00A200C8" w:rsidRPr="00554832" w:rsidRDefault="00A200C8" w:rsidP="00A200C8">
      <w:pPr>
        <w:pStyle w:val="Listenabsatz"/>
        <w:numPr>
          <w:ilvl w:val="1"/>
          <w:numId w:val="14"/>
        </w:numPr>
      </w:pPr>
      <w:r w:rsidRPr="00554832">
        <w:t xml:space="preserve"> </w:t>
      </w:r>
      <w:proofErr w:type="spellStart"/>
      <w:r w:rsidRPr="00554832">
        <w:t>S'agit</w:t>
      </w:r>
      <w:proofErr w:type="spellEnd"/>
      <w:r w:rsidRPr="00554832">
        <w:t xml:space="preserve">-il d'un pays à </w:t>
      </w:r>
      <w:proofErr w:type="spellStart"/>
      <w:r w:rsidRPr="00554832">
        <w:t>une</w:t>
      </w:r>
      <w:proofErr w:type="spellEnd"/>
      <w:r w:rsidRPr="00554832">
        <w:t xml:space="preserve"> époque </w:t>
      </w:r>
      <w:proofErr w:type="spellStart"/>
      <w:r w:rsidRPr="00554832">
        <w:t>donnée</w:t>
      </w:r>
      <w:proofErr w:type="spellEnd"/>
      <w:r w:rsidRPr="00554832">
        <w:t xml:space="preserve"> ?  </w:t>
      </w:r>
      <w:r w:rsidRPr="00554832">
        <w:rPr>
          <w:rStyle w:val="Funotenzeichen"/>
        </w:rPr>
        <w:footnoteReference w:id="8"/>
      </w:r>
    </w:p>
    <w:p w14:paraId="06473D95" w14:textId="77777777" w:rsidR="00A200C8" w:rsidRPr="00554832" w:rsidRDefault="00A200C8" w:rsidP="00A200C8">
      <w:pPr>
        <w:pStyle w:val="Listenabsatz"/>
        <w:numPr>
          <w:ilvl w:val="0"/>
          <w:numId w:val="14"/>
        </w:numPr>
        <w:rPr>
          <w:b/>
        </w:rPr>
      </w:pPr>
      <w:r w:rsidRPr="00554832">
        <w:rPr>
          <w:b/>
        </w:rPr>
        <w:t>eBay</w:t>
      </w:r>
    </w:p>
    <w:p w14:paraId="1EB4C3FF" w14:textId="46155D59" w:rsidR="00A200C8" w:rsidRPr="00A200C8" w:rsidRDefault="00A200C8" w:rsidP="00A200C8">
      <w:pPr>
        <w:pStyle w:val="Listenabsatz"/>
        <w:numPr>
          <w:ilvl w:val="1"/>
          <w:numId w:val="14"/>
        </w:numPr>
      </w:pPr>
      <w:r w:rsidRPr="00554832">
        <w:t xml:space="preserve">10 </w:t>
      </w:r>
      <w:proofErr w:type="spellStart"/>
      <w:r w:rsidRPr="00554832">
        <w:t>pelotes</w:t>
      </w:r>
      <w:proofErr w:type="spellEnd"/>
      <w:r w:rsidRPr="00554832">
        <w:t xml:space="preserve"> </w:t>
      </w:r>
      <w:proofErr w:type="spellStart"/>
      <w:r w:rsidRPr="00554832">
        <w:t>Phildar</w:t>
      </w:r>
      <w:proofErr w:type="spellEnd"/>
      <w:r w:rsidRPr="00554832">
        <w:t xml:space="preserve"> </w:t>
      </w:r>
      <w:proofErr w:type="spellStart"/>
      <w:r w:rsidRPr="00554832">
        <w:t>Coton</w:t>
      </w:r>
      <w:proofErr w:type="spellEnd"/>
      <w:r w:rsidRPr="00554832">
        <w:t xml:space="preserve"> Phil 51 </w:t>
      </w:r>
      <w:proofErr w:type="spellStart"/>
      <w:r w:rsidRPr="00554832">
        <w:t>Coloris</w:t>
      </w:r>
      <w:proofErr w:type="spellEnd"/>
      <w:r w:rsidRPr="00554832">
        <w:t xml:space="preserve"> n° 423 (noir), </w:t>
      </w:r>
      <w:proofErr w:type="spellStart"/>
      <w:r w:rsidRPr="00554832">
        <w:t>même</w:t>
      </w:r>
      <w:proofErr w:type="spellEnd"/>
      <w:r w:rsidRPr="00554832">
        <w:t xml:space="preserve"> </w:t>
      </w:r>
      <w:proofErr w:type="spellStart"/>
      <w:r w:rsidRPr="00554832">
        <w:t>bain</w:t>
      </w:r>
      <w:proofErr w:type="spellEnd"/>
      <w:r w:rsidRPr="00554832">
        <w:t xml:space="preserve">. 51% </w:t>
      </w:r>
      <w:proofErr w:type="spellStart"/>
      <w:r w:rsidRPr="00554832">
        <w:t>coton</w:t>
      </w:r>
      <w:proofErr w:type="spellEnd"/>
      <w:r w:rsidRPr="00554832">
        <w:t xml:space="preserve">, 49% </w:t>
      </w:r>
      <w:proofErr w:type="spellStart"/>
      <w:r w:rsidRPr="00554832">
        <w:t>acrylique</w:t>
      </w:r>
      <w:proofErr w:type="spellEnd"/>
      <w:r w:rsidRPr="00554832">
        <w:t xml:space="preserve">. Aiguilles 2 - 3, 116 m. </w:t>
      </w:r>
      <w:proofErr w:type="spellStart"/>
      <w:r w:rsidRPr="00554832">
        <w:t>Échantillon</w:t>
      </w:r>
      <w:proofErr w:type="spellEnd"/>
      <w:r w:rsidRPr="00554832">
        <w:t xml:space="preserve"> 10 x 10 cm:  25 </w:t>
      </w:r>
      <w:proofErr w:type="spellStart"/>
      <w:r w:rsidRPr="00554832">
        <w:t>mailles</w:t>
      </w:r>
      <w:proofErr w:type="spellEnd"/>
      <w:r w:rsidRPr="00554832">
        <w:t xml:space="preserve">, 34 </w:t>
      </w:r>
      <w:proofErr w:type="spellStart"/>
      <w:r w:rsidRPr="00554832">
        <w:t>rangs</w:t>
      </w:r>
      <w:proofErr w:type="spellEnd"/>
      <w:r w:rsidRPr="00554832">
        <w:t>.</w:t>
      </w:r>
      <w:r w:rsidRPr="00554832">
        <w:rPr>
          <w:rStyle w:val="Funotenzeichen"/>
        </w:rPr>
        <w:footnoteReference w:id="9"/>
      </w:r>
      <w:r w:rsidRPr="00554832">
        <w:br w:type="page"/>
      </w:r>
    </w:p>
    <w:p w14:paraId="6CA02336" w14:textId="77777777" w:rsidR="00FF281A" w:rsidRPr="003D6548" w:rsidRDefault="00FF281A">
      <w:pPr>
        <w:rPr>
          <w:rFonts w:eastAsia="Times" w:cs="Times"/>
          <w:b/>
          <w:szCs w:val="40"/>
        </w:rPr>
      </w:pPr>
    </w:p>
    <w:sectPr w:rsidR="00FF281A" w:rsidRPr="003D6548" w:rsidSect="00F43FF3">
      <w:headerReference w:type="default" r:id="rId26"/>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608AE8" w14:textId="77777777" w:rsidR="003441DF" w:rsidRDefault="003441DF">
      <w:pPr>
        <w:spacing w:line="240" w:lineRule="auto"/>
      </w:pPr>
      <w:r>
        <w:separator/>
      </w:r>
    </w:p>
  </w:endnote>
  <w:endnote w:type="continuationSeparator" w:id="0">
    <w:p w14:paraId="6574E2F5" w14:textId="77777777" w:rsidR="003441DF" w:rsidRDefault="003441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ʚ怀"/>
    <w:panose1 w:val="02040502050405020303"/>
    <w:charset w:val="00"/>
    <w:family w:val="roman"/>
    <w:pitch w:val="variable"/>
    <w:sig w:usb0="00000287" w:usb1="00000000" w:usb2="00000000" w:usb3="00000000" w:csb0="0000009F" w:csb1="00000000"/>
  </w:font>
  <w:font w:name="Utsaah">
    <w:altName w:val="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31E3BC" w14:textId="77777777" w:rsidR="003441DF" w:rsidRDefault="003441DF">
      <w:pPr>
        <w:spacing w:line="240" w:lineRule="auto"/>
      </w:pPr>
      <w:r>
        <w:separator/>
      </w:r>
    </w:p>
  </w:footnote>
  <w:footnote w:type="continuationSeparator" w:id="0">
    <w:p w14:paraId="4946B46A" w14:textId="77777777" w:rsidR="003441DF" w:rsidRDefault="003441DF">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 w:id="2">
    <w:p w14:paraId="3B27EE1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w:t>
      </w:r>
      <w:proofErr w:type="spellStart"/>
      <w:r w:rsidRPr="00D55A01">
        <w:rPr>
          <w:sz w:val="12"/>
          <w:szCs w:val="12"/>
        </w:rPr>
        <w:t>cor</w:t>
      </w:r>
      <w:proofErr w:type="spellEnd"/>
      <w:r w:rsidRPr="00D55A01">
        <w:rPr>
          <w:sz w:val="12"/>
          <w:szCs w:val="12"/>
        </w:rPr>
        <w:t>="</w:t>
      </w:r>
      <w:proofErr w:type="spellStart"/>
      <w:r w:rsidRPr="00D55A01">
        <w:rPr>
          <w:sz w:val="12"/>
          <w:szCs w:val="12"/>
        </w:rPr>
        <w:t>e05p</w:t>
      </w:r>
      <w:proofErr w:type="spellEnd"/>
      <w:r w:rsidRPr="00D55A01">
        <w:rPr>
          <w:sz w:val="12"/>
          <w:szCs w:val="12"/>
        </w:rPr>
        <w:t>" id="</w:t>
      </w:r>
      <w:proofErr w:type="spellStart"/>
      <w:r w:rsidRPr="00D55A01">
        <w:rPr>
          <w:sz w:val="12"/>
          <w:szCs w:val="12"/>
        </w:rPr>
        <w:t>e05p</w:t>
      </w:r>
      <w:proofErr w:type="spellEnd"/>
      <w:r w:rsidRPr="00D55A01">
        <w:rPr>
          <w:sz w:val="12"/>
          <w:szCs w:val="12"/>
        </w:rPr>
        <w:t>-271" ratings="</w:t>
      </w:r>
      <w:proofErr w:type="spellStart"/>
      <w:r w:rsidRPr="00D55A01">
        <w:rPr>
          <w:sz w:val="12"/>
          <w:szCs w:val="12"/>
        </w:rPr>
        <w:t>n.a.</w:t>
      </w:r>
      <w:proofErr w:type="spellEnd"/>
      <w:r w:rsidRPr="00D55A01">
        <w:rPr>
          <w:sz w:val="12"/>
          <w:szCs w:val="12"/>
        </w:rPr>
        <w:t xml:space="preserve">" </w:t>
      </w:r>
      <w:proofErr w:type="spellStart"/>
      <w:r w:rsidRPr="00D55A01">
        <w:rPr>
          <w:sz w:val="12"/>
          <w:szCs w:val="12"/>
        </w:rPr>
        <w:t>dat</w:t>
      </w:r>
      <w:proofErr w:type="spellEnd"/>
      <w:r w:rsidRPr="00D55A01">
        <w:rPr>
          <w:sz w:val="12"/>
          <w:szCs w:val="12"/>
        </w:rPr>
        <w:t>="</w:t>
      </w:r>
      <w:proofErr w:type="spellStart"/>
      <w:r w:rsidRPr="00D55A01">
        <w:rPr>
          <w:sz w:val="12"/>
          <w:szCs w:val="12"/>
        </w:rPr>
        <w:t>n.a.</w:t>
      </w:r>
      <w:proofErr w:type="spellEnd"/>
      <w:r w:rsidRPr="00D55A01">
        <w:rPr>
          <w:sz w:val="12"/>
          <w:szCs w:val="12"/>
        </w:rPr>
        <w:t>" pro="</w:t>
      </w:r>
      <w:proofErr w:type="spellStart"/>
      <w:r w:rsidRPr="00D55A01">
        <w:rPr>
          <w:sz w:val="12"/>
          <w:szCs w:val="12"/>
        </w:rPr>
        <w:t>maison</w:t>
      </w:r>
      <w:proofErr w:type="spellEnd"/>
      <w:r w:rsidRPr="00D55A01">
        <w:rPr>
          <w:sz w:val="12"/>
          <w:szCs w:val="12"/>
        </w:rPr>
        <w:t xml:space="preserve">" </w:t>
      </w:r>
      <w:proofErr w:type="spellStart"/>
      <w:r w:rsidRPr="00D55A01">
        <w:rPr>
          <w:sz w:val="12"/>
          <w:szCs w:val="12"/>
        </w:rPr>
        <w:t>svo</w:t>
      </w:r>
      <w:proofErr w:type="spellEnd"/>
      <w:r w:rsidRPr="00D55A01">
        <w:rPr>
          <w:sz w:val="12"/>
          <w:szCs w:val="12"/>
        </w:rPr>
        <w:t>="1"</w:t>
      </w:r>
    </w:p>
    <w:p w14:paraId="05E68310" w14:textId="77777777" w:rsidR="00A200C8" w:rsidRPr="00D55A01" w:rsidRDefault="00A200C8" w:rsidP="00A200C8">
      <w:pPr>
        <w:pStyle w:val="Funotentext"/>
        <w:rPr>
          <w:sz w:val="12"/>
          <w:szCs w:val="12"/>
          <w:lang w:val="de-DE"/>
        </w:rPr>
      </w:pPr>
      <w:r w:rsidRPr="00D55A01">
        <w:rPr>
          <w:sz w:val="12"/>
          <w:szCs w:val="12"/>
        </w:rPr>
        <w:t xml:space="preserve">                    text="</w:t>
      </w:r>
      <w:proofErr w:type="spellStart"/>
      <w:r w:rsidRPr="00D55A01">
        <w:rPr>
          <w:sz w:val="12"/>
          <w:szCs w:val="12"/>
        </w:rPr>
        <w:t>n.a.</w:t>
      </w:r>
      <w:proofErr w:type="spellEnd"/>
      <w:r w:rsidRPr="00D55A01">
        <w:rPr>
          <w:sz w:val="12"/>
          <w:szCs w:val="12"/>
        </w:rPr>
        <w:t>"&gt;</w:t>
      </w:r>
    </w:p>
  </w:footnote>
  <w:footnote w:id="3">
    <w:p w14:paraId="339D3EF1"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w:t>
      </w:r>
      <w:proofErr w:type="spellStart"/>
      <w:r w:rsidRPr="00D55A01">
        <w:rPr>
          <w:sz w:val="12"/>
          <w:szCs w:val="12"/>
        </w:rPr>
        <w:t>xml:id</w:t>
      </w:r>
      <w:proofErr w:type="spellEnd"/>
      <w:r w:rsidRPr="00D55A01">
        <w:rPr>
          <w:sz w:val="12"/>
          <w:szCs w:val="12"/>
        </w:rPr>
        <w:t>="</w:t>
      </w:r>
      <w:proofErr w:type="spellStart"/>
      <w:r w:rsidRPr="00D55A01">
        <w:rPr>
          <w:sz w:val="12"/>
          <w:szCs w:val="12"/>
        </w:rPr>
        <w:t>cmr</w:t>
      </w:r>
      <w:proofErr w:type="spellEnd"/>
      <w:r w:rsidRPr="00D55A01">
        <w:rPr>
          <w:sz w:val="12"/>
          <w:szCs w:val="12"/>
        </w:rPr>
        <w:t>-88milsms-</w:t>
      </w:r>
      <w:proofErr w:type="spellStart"/>
      <w:r w:rsidRPr="00D55A01">
        <w:rPr>
          <w:sz w:val="12"/>
          <w:szCs w:val="12"/>
        </w:rPr>
        <w:t>a10211</w:t>
      </w:r>
      <w:proofErr w:type="spellEnd"/>
      <w:r w:rsidRPr="00D55A01">
        <w:rPr>
          <w:sz w:val="12"/>
          <w:szCs w:val="12"/>
        </w:rPr>
        <w:t>" when-iso="</w:t>
      </w:r>
      <w:proofErr w:type="spellStart"/>
      <w:r w:rsidRPr="00D55A01">
        <w:rPr>
          <w:sz w:val="12"/>
          <w:szCs w:val="12"/>
        </w:rPr>
        <w:t>2011-09-24T12:06:27</w:t>
      </w:r>
      <w:proofErr w:type="spellEnd"/>
      <w:r w:rsidRPr="00D55A01">
        <w:rPr>
          <w:sz w:val="12"/>
          <w:szCs w:val="12"/>
        </w:rPr>
        <w:t>"</w:t>
      </w:r>
    </w:p>
    <w:p w14:paraId="3284808A" w14:textId="77777777" w:rsidR="00A200C8" w:rsidRPr="00D55A01" w:rsidRDefault="00A200C8" w:rsidP="00A200C8">
      <w:pPr>
        <w:pStyle w:val="Funotentext"/>
        <w:rPr>
          <w:sz w:val="12"/>
          <w:szCs w:val="12"/>
        </w:rPr>
      </w:pPr>
      <w:r w:rsidRPr="00D55A01">
        <w:rPr>
          <w:sz w:val="12"/>
          <w:szCs w:val="12"/>
        </w:rPr>
        <w:t xml:space="preserve">               who="#</w:t>
      </w:r>
      <w:proofErr w:type="spellStart"/>
      <w:r w:rsidRPr="00D55A01">
        <w:rPr>
          <w:sz w:val="12"/>
          <w:szCs w:val="12"/>
        </w:rPr>
        <w:t>cmr</w:t>
      </w:r>
      <w:proofErr w:type="spellEnd"/>
      <w:r w:rsidRPr="00D55A01">
        <w:rPr>
          <w:sz w:val="12"/>
          <w:szCs w:val="12"/>
        </w:rPr>
        <w:t>-88milsms-</w:t>
      </w:r>
      <w:proofErr w:type="spellStart"/>
      <w:r w:rsidRPr="00D55A01">
        <w:rPr>
          <w:sz w:val="12"/>
          <w:szCs w:val="12"/>
        </w:rPr>
        <w:t>p399</w:t>
      </w:r>
      <w:proofErr w:type="spellEnd"/>
      <w:r w:rsidRPr="00D55A01">
        <w:rPr>
          <w:sz w:val="12"/>
          <w:szCs w:val="12"/>
        </w:rPr>
        <w:t>" type="</w:t>
      </w:r>
      <w:proofErr w:type="spellStart"/>
      <w:r w:rsidRPr="00D55A01">
        <w:rPr>
          <w:sz w:val="12"/>
          <w:szCs w:val="12"/>
        </w:rPr>
        <w:t>sms</w:t>
      </w:r>
      <w:proofErr w:type="spellEnd"/>
      <w:proofErr w:type="gramStart"/>
      <w:r w:rsidRPr="00D55A01">
        <w:rPr>
          <w:sz w:val="12"/>
          <w:szCs w:val="12"/>
        </w:rPr>
        <w:t>"&gt;</w:t>
      </w:r>
      <w:proofErr w:type="gramEnd"/>
    </w:p>
  </w:footnote>
  <w:footnote w:id="4">
    <w:p w14:paraId="2043F192"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w:t>
      </w:r>
      <w:proofErr w:type="spellStart"/>
      <w:r w:rsidRPr="00D55A01">
        <w:rPr>
          <w:sz w:val="12"/>
          <w:szCs w:val="12"/>
        </w:rPr>
        <w:t>xml:id</w:t>
      </w:r>
      <w:proofErr w:type="spellEnd"/>
      <w:r w:rsidRPr="00D55A01">
        <w:rPr>
          <w:sz w:val="12"/>
          <w:szCs w:val="12"/>
        </w:rPr>
        <w:t>="</w:t>
      </w:r>
      <w:proofErr w:type="spellStart"/>
      <w:r w:rsidRPr="00D55A01">
        <w:rPr>
          <w:sz w:val="12"/>
          <w:szCs w:val="12"/>
        </w:rPr>
        <w:t>cmr</w:t>
      </w:r>
      <w:proofErr w:type="spellEnd"/>
      <w:r w:rsidRPr="00D55A01">
        <w:rPr>
          <w:sz w:val="12"/>
          <w:szCs w:val="12"/>
        </w:rPr>
        <w:t>-88milsms-</w:t>
      </w:r>
      <w:proofErr w:type="spellStart"/>
      <w:r w:rsidRPr="00D55A01">
        <w:rPr>
          <w:sz w:val="12"/>
          <w:szCs w:val="12"/>
        </w:rPr>
        <w:t>a10217</w:t>
      </w:r>
      <w:proofErr w:type="spellEnd"/>
      <w:r w:rsidRPr="00D55A01">
        <w:rPr>
          <w:sz w:val="12"/>
          <w:szCs w:val="12"/>
        </w:rPr>
        <w:t>" when-iso="</w:t>
      </w:r>
      <w:proofErr w:type="spellStart"/>
      <w:r w:rsidRPr="00D55A01">
        <w:rPr>
          <w:sz w:val="12"/>
          <w:szCs w:val="12"/>
        </w:rPr>
        <w:t>2011-09-24T12:07:48</w:t>
      </w:r>
      <w:proofErr w:type="spellEnd"/>
      <w:r w:rsidRPr="00D55A01">
        <w:rPr>
          <w:sz w:val="12"/>
          <w:szCs w:val="12"/>
        </w:rPr>
        <w:t>"</w:t>
      </w:r>
    </w:p>
    <w:p w14:paraId="699733CC" w14:textId="77777777" w:rsidR="00A200C8" w:rsidRPr="00D55A01" w:rsidRDefault="00A200C8" w:rsidP="00A200C8">
      <w:pPr>
        <w:pStyle w:val="Funotentext"/>
        <w:rPr>
          <w:sz w:val="12"/>
          <w:szCs w:val="12"/>
        </w:rPr>
      </w:pPr>
      <w:r w:rsidRPr="00D55A01">
        <w:rPr>
          <w:sz w:val="12"/>
          <w:szCs w:val="12"/>
        </w:rPr>
        <w:t xml:space="preserve">               who="#</w:t>
      </w:r>
      <w:proofErr w:type="spellStart"/>
      <w:r w:rsidRPr="00D55A01">
        <w:rPr>
          <w:sz w:val="12"/>
          <w:szCs w:val="12"/>
        </w:rPr>
        <w:t>cmr</w:t>
      </w:r>
      <w:proofErr w:type="spellEnd"/>
      <w:r w:rsidRPr="00D55A01">
        <w:rPr>
          <w:sz w:val="12"/>
          <w:szCs w:val="12"/>
        </w:rPr>
        <w:t>-88milsms-</w:t>
      </w:r>
      <w:proofErr w:type="spellStart"/>
      <w:r w:rsidRPr="00D55A01">
        <w:rPr>
          <w:sz w:val="12"/>
          <w:szCs w:val="12"/>
        </w:rPr>
        <w:t>p504</w:t>
      </w:r>
      <w:proofErr w:type="spellEnd"/>
      <w:r w:rsidRPr="00D55A01">
        <w:rPr>
          <w:sz w:val="12"/>
          <w:szCs w:val="12"/>
        </w:rPr>
        <w:t>" type="</w:t>
      </w:r>
      <w:proofErr w:type="spellStart"/>
      <w:r w:rsidRPr="00D55A01">
        <w:rPr>
          <w:sz w:val="12"/>
          <w:szCs w:val="12"/>
        </w:rPr>
        <w:t>sms</w:t>
      </w:r>
      <w:proofErr w:type="spellEnd"/>
      <w:proofErr w:type="gramStart"/>
      <w:r w:rsidRPr="00D55A01">
        <w:rPr>
          <w:sz w:val="12"/>
          <w:szCs w:val="12"/>
        </w:rPr>
        <w:t>"&gt;</w:t>
      </w:r>
      <w:proofErr w:type="gramEnd"/>
    </w:p>
  </w:footnote>
  <w:footnote w:id="5">
    <w:p w14:paraId="68AAF711"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w:t>
      </w:r>
      <w:proofErr w:type="spellStart"/>
      <w:r w:rsidRPr="00D55A01">
        <w:rPr>
          <w:sz w:val="12"/>
          <w:szCs w:val="12"/>
        </w:rPr>
        <w:t>xml:id</w:t>
      </w:r>
      <w:proofErr w:type="spellEnd"/>
      <w:r w:rsidRPr="00D55A01">
        <w:rPr>
          <w:sz w:val="12"/>
          <w:szCs w:val="12"/>
        </w:rPr>
        <w:t>="</w:t>
      </w:r>
      <w:proofErr w:type="spellStart"/>
      <w:r w:rsidRPr="00D55A01">
        <w:rPr>
          <w:sz w:val="12"/>
          <w:szCs w:val="12"/>
        </w:rPr>
        <w:t>cmr</w:t>
      </w:r>
      <w:proofErr w:type="spellEnd"/>
      <w:r w:rsidRPr="00D55A01">
        <w:rPr>
          <w:sz w:val="12"/>
          <w:szCs w:val="12"/>
        </w:rPr>
        <w:t>-wiki-</w:t>
      </w:r>
      <w:proofErr w:type="spellStart"/>
      <w:r w:rsidRPr="00D55A01">
        <w:rPr>
          <w:sz w:val="12"/>
          <w:szCs w:val="12"/>
        </w:rPr>
        <w:t>c002</w:t>
      </w:r>
      <w:proofErr w:type="spellEnd"/>
      <w:r w:rsidRPr="00D55A01">
        <w:rPr>
          <w:sz w:val="12"/>
          <w:szCs w:val="12"/>
        </w:rPr>
        <w:t>-</w:t>
      </w:r>
      <w:proofErr w:type="spellStart"/>
      <w:r w:rsidRPr="00D55A01">
        <w:rPr>
          <w:sz w:val="12"/>
          <w:szCs w:val="12"/>
        </w:rPr>
        <w:t>rev5008107</w:t>
      </w:r>
      <w:proofErr w:type="spellEnd"/>
      <w:r w:rsidRPr="00D55A01">
        <w:rPr>
          <w:sz w:val="12"/>
          <w:szCs w:val="12"/>
        </w:rPr>
        <w:t xml:space="preserve">" </w:t>
      </w:r>
      <w:proofErr w:type="spellStart"/>
      <w:r w:rsidRPr="00D55A01">
        <w:rPr>
          <w:sz w:val="12"/>
          <w:szCs w:val="12"/>
        </w:rPr>
        <w:t>prev</w:t>
      </w:r>
      <w:proofErr w:type="spellEnd"/>
      <w:r w:rsidRPr="00D55A01">
        <w:rPr>
          <w:sz w:val="12"/>
          <w:szCs w:val="12"/>
        </w:rPr>
        <w:t>="#</w:t>
      </w:r>
      <w:proofErr w:type="spellStart"/>
      <w:r w:rsidRPr="00D55A01">
        <w:rPr>
          <w:sz w:val="12"/>
          <w:szCs w:val="12"/>
        </w:rPr>
        <w:t>cmr</w:t>
      </w:r>
      <w:proofErr w:type="spellEnd"/>
      <w:r w:rsidRPr="00D55A01">
        <w:rPr>
          <w:sz w:val="12"/>
          <w:szCs w:val="12"/>
        </w:rPr>
        <w:t>-wiki-</w:t>
      </w:r>
      <w:proofErr w:type="spellStart"/>
      <w:r w:rsidRPr="00D55A01">
        <w:rPr>
          <w:sz w:val="12"/>
          <w:szCs w:val="12"/>
        </w:rPr>
        <w:t>c002</w:t>
      </w:r>
      <w:proofErr w:type="spellEnd"/>
      <w:r w:rsidRPr="00D55A01">
        <w:rPr>
          <w:sz w:val="12"/>
          <w:szCs w:val="12"/>
        </w:rPr>
        <w:t>-</w:t>
      </w:r>
      <w:proofErr w:type="spellStart"/>
      <w:r w:rsidRPr="00D55A01">
        <w:rPr>
          <w:sz w:val="12"/>
          <w:szCs w:val="12"/>
        </w:rPr>
        <w:t>rev5008019</w:t>
      </w:r>
      <w:proofErr w:type="spellEnd"/>
      <w:r w:rsidRPr="00D55A01">
        <w:rPr>
          <w:sz w:val="12"/>
          <w:szCs w:val="12"/>
        </w:rPr>
        <w:t>"&gt;</w:t>
      </w:r>
    </w:p>
  </w:footnote>
  <w:footnote w:id="6">
    <w:p w14:paraId="47000D80"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w:t>
      </w:r>
      <w:proofErr w:type="spellStart"/>
      <w:r w:rsidRPr="00D55A01">
        <w:rPr>
          <w:sz w:val="12"/>
          <w:szCs w:val="12"/>
        </w:rPr>
        <w:t>xml:id</w:t>
      </w:r>
      <w:proofErr w:type="spellEnd"/>
      <w:r w:rsidRPr="00D55A01">
        <w:rPr>
          <w:sz w:val="12"/>
          <w:szCs w:val="12"/>
        </w:rPr>
        <w:t>="</w:t>
      </w:r>
      <w:proofErr w:type="spellStart"/>
      <w:r w:rsidRPr="00D55A01">
        <w:rPr>
          <w:sz w:val="12"/>
          <w:szCs w:val="12"/>
        </w:rPr>
        <w:t>cmr</w:t>
      </w:r>
      <w:proofErr w:type="spellEnd"/>
      <w:r w:rsidRPr="00D55A01">
        <w:rPr>
          <w:sz w:val="12"/>
          <w:szCs w:val="12"/>
        </w:rPr>
        <w:t>-88milsms-</w:t>
      </w:r>
      <w:proofErr w:type="spellStart"/>
      <w:r w:rsidRPr="00D55A01">
        <w:rPr>
          <w:sz w:val="12"/>
          <w:szCs w:val="12"/>
        </w:rPr>
        <w:t>a42378</w:t>
      </w:r>
      <w:proofErr w:type="spellEnd"/>
      <w:r w:rsidRPr="00D55A01">
        <w:rPr>
          <w:sz w:val="12"/>
          <w:szCs w:val="12"/>
        </w:rPr>
        <w:t>" when-iso="</w:t>
      </w:r>
      <w:proofErr w:type="spellStart"/>
      <w:r w:rsidRPr="00D55A01">
        <w:rPr>
          <w:sz w:val="12"/>
          <w:szCs w:val="12"/>
        </w:rPr>
        <w:t>2011-10-16T23:22:58</w:t>
      </w:r>
      <w:proofErr w:type="spellEnd"/>
      <w:r w:rsidRPr="00D55A01">
        <w:rPr>
          <w:sz w:val="12"/>
          <w:szCs w:val="12"/>
        </w:rPr>
        <w:t>"</w:t>
      </w:r>
    </w:p>
    <w:p w14:paraId="6812C861" w14:textId="77777777" w:rsidR="00A200C8" w:rsidRPr="00D55A01" w:rsidRDefault="00A200C8" w:rsidP="00A200C8">
      <w:pPr>
        <w:pStyle w:val="Funotentext"/>
        <w:rPr>
          <w:sz w:val="12"/>
          <w:szCs w:val="12"/>
          <w:lang w:val="de-DE"/>
        </w:rPr>
      </w:pPr>
      <w:r w:rsidRPr="00D55A01">
        <w:rPr>
          <w:sz w:val="12"/>
          <w:szCs w:val="12"/>
        </w:rPr>
        <w:t xml:space="preserve">               who="#</w:t>
      </w:r>
      <w:proofErr w:type="spellStart"/>
      <w:r w:rsidRPr="00D55A01">
        <w:rPr>
          <w:sz w:val="12"/>
          <w:szCs w:val="12"/>
        </w:rPr>
        <w:t>cmr</w:t>
      </w:r>
      <w:proofErr w:type="spellEnd"/>
      <w:r w:rsidRPr="00D55A01">
        <w:rPr>
          <w:sz w:val="12"/>
          <w:szCs w:val="12"/>
        </w:rPr>
        <w:t>-88milsms-</w:t>
      </w:r>
      <w:proofErr w:type="spellStart"/>
      <w:r w:rsidRPr="00D55A01">
        <w:rPr>
          <w:sz w:val="12"/>
          <w:szCs w:val="12"/>
        </w:rPr>
        <w:t>p248</w:t>
      </w:r>
      <w:proofErr w:type="spellEnd"/>
      <w:r w:rsidRPr="00D55A01">
        <w:rPr>
          <w:sz w:val="12"/>
          <w:szCs w:val="12"/>
        </w:rPr>
        <w:t>" type="</w:t>
      </w:r>
      <w:proofErr w:type="spellStart"/>
      <w:r w:rsidRPr="00D55A01">
        <w:rPr>
          <w:sz w:val="12"/>
          <w:szCs w:val="12"/>
        </w:rPr>
        <w:t>sms</w:t>
      </w:r>
      <w:proofErr w:type="spellEnd"/>
      <w:proofErr w:type="gramStart"/>
      <w:r w:rsidRPr="00D55A01">
        <w:rPr>
          <w:sz w:val="12"/>
          <w:szCs w:val="12"/>
        </w:rPr>
        <w:t>"&gt;</w:t>
      </w:r>
      <w:proofErr w:type="gramEnd"/>
    </w:p>
  </w:footnote>
  <w:footnote w:id="7">
    <w:p w14:paraId="339E2C1F"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w:t>
      </w:r>
      <w:proofErr w:type="spellStart"/>
      <w:r w:rsidRPr="00D55A01">
        <w:rPr>
          <w:sz w:val="12"/>
          <w:szCs w:val="12"/>
        </w:rPr>
        <w:t>xml:id</w:t>
      </w:r>
      <w:proofErr w:type="spellEnd"/>
      <w:r w:rsidRPr="00D55A01">
        <w:rPr>
          <w:sz w:val="12"/>
          <w:szCs w:val="12"/>
        </w:rPr>
        <w:t>="</w:t>
      </w:r>
      <w:proofErr w:type="spellStart"/>
      <w:r w:rsidRPr="00D55A01">
        <w:rPr>
          <w:sz w:val="12"/>
          <w:szCs w:val="12"/>
        </w:rPr>
        <w:t>cmr</w:t>
      </w:r>
      <w:proofErr w:type="spellEnd"/>
      <w:r w:rsidRPr="00D55A01">
        <w:rPr>
          <w:sz w:val="12"/>
          <w:szCs w:val="12"/>
        </w:rPr>
        <w:t>-wiki-</w:t>
      </w:r>
      <w:proofErr w:type="spellStart"/>
      <w:r w:rsidRPr="00D55A01">
        <w:rPr>
          <w:sz w:val="12"/>
          <w:szCs w:val="12"/>
        </w:rPr>
        <w:t>c002</w:t>
      </w:r>
      <w:proofErr w:type="spellEnd"/>
      <w:r w:rsidRPr="00D55A01">
        <w:rPr>
          <w:sz w:val="12"/>
          <w:szCs w:val="12"/>
        </w:rPr>
        <w:t>-</w:t>
      </w:r>
      <w:proofErr w:type="spellStart"/>
      <w:r w:rsidRPr="00D55A01">
        <w:rPr>
          <w:sz w:val="12"/>
          <w:szCs w:val="12"/>
        </w:rPr>
        <w:t>rev4846889</w:t>
      </w:r>
      <w:proofErr w:type="spellEnd"/>
      <w:r w:rsidRPr="00D55A01">
        <w:rPr>
          <w:sz w:val="12"/>
          <w:szCs w:val="12"/>
        </w:rPr>
        <w:t xml:space="preserve">" </w:t>
      </w:r>
      <w:proofErr w:type="spellStart"/>
      <w:r w:rsidRPr="00D55A01">
        <w:rPr>
          <w:sz w:val="12"/>
          <w:szCs w:val="12"/>
        </w:rPr>
        <w:t>prev</w:t>
      </w:r>
      <w:proofErr w:type="spellEnd"/>
      <w:r w:rsidRPr="00D55A01">
        <w:rPr>
          <w:sz w:val="12"/>
          <w:szCs w:val="12"/>
        </w:rPr>
        <w:t>="#</w:t>
      </w:r>
      <w:proofErr w:type="spellStart"/>
      <w:r w:rsidRPr="00D55A01">
        <w:rPr>
          <w:sz w:val="12"/>
          <w:szCs w:val="12"/>
        </w:rPr>
        <w:t>cmr</w:t>
      </w:r>
      <w:proofErr w:type="spellEnd"/>
      <w:r w:rsidRPr="00D55A01">
        <w:rPr>
          <w:sz w:val="12"/>
          <w:szCs w:val="12"/>
        </w:rPr>
        <w:t>-wiki-</w:t>
      </w:r>
      <w:proofErr w:type="spellStart"/>
      <w:r w:rsidRPr="00D55A01">
        <w:rPr>
          <w:sz w:val="12"/>
          <w:szCs w:val="12"/>
        </w:rPr>
        <w:t>c002</w:t>
      </w:r>
      <w:proofErr w:type="spellEnd"/>
      <w:r w:rsidRPr="00D55A01">
        <w:rPr>
          <w:sz w:val="12"/>
          <w:szCs w:val="12"/>
        </w:rPr>
        <w:t>-</w:t>
      </w:r>
      <w:proofErr w:type="spellStart"/>
      <w:r w:rsidRPr="00D55A01">
        <w:rPr>
          <w:sz w:val="12"/>
          <w:szCs w:val="12"/>
        </w:rPr>
        <w:t>rev4845720</w:t>
      </w:r>
      <w:proofErr w:type="spellEnd"/>
      <w:r w:rsidRPr="00D55A01">
        <w:rPr>
          <w:sz w:val="12"/>
          <w:szCs w:val="12"/>
        </w:rPr>
        <w:t>"&gt;</w:t>
      </w:r>
    </w:p>
  </w:footnote>
  <w:footnote w:id="8">
    <w:p w14:paraId="560F76E7"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w:t>
      </w:r>
      <w:proofErr w:type="spellStart"/>
      <w:r w:rsidRPr="00D55A01">
        <w:rPr>
          <w:sz w:val="12"/>
          <w:szCs w:val="12"/>
        </w:rPr>
        <w:t>xml:id</w:t>
      </w:r>
      <w:proofErr w:type="spellEnd"/>
      <w:r w:rsidRPr="00D55A01">
        <w:rPr>
          <w:sz w:val="12"/>
          <w:szCs w:val="12"/>
        </w:rPr>
        <w:t>="</w:t>
      </w:r>
      <w:proofErr w:type="spellStart"/>
      <w:r w:rsidRPr="00D55A01">
        <w:rPr>
          <w:sz w:val="12"/>
          <w:szCs w:val="12"/>
        </w:rPr>
        <w:t>cmr</w:t>
      </w:r>
      <w:proofErr w:type="spellEnd"/>
      <w:r w:rsidRPr="00D55A01">
        <w:rPr>
          <w:sz w:val="12"/>
          <w:szCs w:val="12"/>
        </w:rPr>
        <w:t>-wiki-</w:t>
      </w:r>
      <w:proofErr w:type="spellStart"/>
      <w:r w:rsidRPr="00D55A01">
        <w:rPr>
          <w:sz w:val="12"/>
          <w:szCs w:val="12"/>
        </w:rPr>
        <w:t>c002</w:t>
      </w:r>
      <w:proofErr w:type="spellEnd"/>
      <w:r w:rsidRPr="00D55A01">
        <w:rPr>
          <w:sz w:val="12"/>
          <w:szCs w:val="12"/>
        </w:rPr>
        <w:t>-</w:t>
      </w:r>
      <w:proofErr w:type="spellStart"/>
      <w:r w:rsidRPr="00D55A01">
        <w:rPr>
          <w:sz w:val="12"/>
          <w:szCs w:val="12"/>
        </w:rPr>
        <w:t>rev741072</w:t>
      </w:r>
      <w:proofErr w:type="spellEnd"/>
      <w:r w:rsidRPr="00D55A01">
        <w:rPr>
          <w:sz w:val="12"/>
          <w:szCs w:val="12"/>
        </w:rPr>
        <w:t xml:space="preserve">" </w:t>
      </w:r>
      <w:proofErr w:type="spellStart"/>
      <w:r w:rsidRPr="00D55A01">
        <w:rPr>
          <w:sz w:val="12"/>
          <w:szCs w:val="12"/>
        </w:rPr>
        <w:t>prev</w:t>
      </w:r>
      <w:proofErr w:type="spellEnd"/>
      <w:r w:rsidRPr="00D55A01">
        <w:rPr>
          <w:sz w:val="12"/>
          <w:szCs w:val="12"/>
        </w:rPr>
        <w:t>="#</w:t>
      </w:r>
      <w:proofErr w:type="spellStart"/>
      <w:r w:rsidRPr="00D55A01">
        <w:rPr>
          <w:sz w:val="12"/>
          <w:szCs w:val="12"/>
        </w:rPr>
        <w:t>cmr</w:t>
      </w:r>
      <w:proofErr w:type="spellEnd"/>
      <w:r w:rsidRPr="00D55A01">
        <w:rPr>
          <w:sz w:val="12"/>
          <w:szCs w:val="12"/>
        </w:rPr>
        <w:t>-wiki-</w:t>
      </w:r>
      <w:proofErr w:type="spellStart"/>
      <w:r w:rsidRPr="00D55A01">
        <w:rPr>
          <w:sz w:val="12"/>
          <w:szCs w:val="12"/>
        </w:rPr>
        <w:t>c002</w:t>
      </w:r>
      <w:proofErr w:type="spellEnd"/>
      <w:r w:rsidRPr="00D55A01">
        <w:rPr>
          <w:sz w:val="12"/>
          <w:szCs w:val="12"/>
        </w:rPr>
        <w:t>-</w:t>
      </w:r>
      <w:proofErr w:type="spellStart"/>
      <w:r w:rsidRPr="00D55A01">
        <w:rPr>
          <w:sz w:val="12"/>
          <w:szCs w:val="12"/>
        </w:rPr>
        <w:t>rev740972</w:t>
      </w:r>
      <w:proofErr w:type="spellEnd"/>
      <w:r w:rsidRPr="00D55A01">
        <w:rPr>
          <w:sz w:val="12"/>
          <w:szCs w:val="12"/>
        </w:rPr>
        <w:t>"&gt;</w:t>
      </w:r>
    </w:p>
  </w:footnote>
  <w:footnote w:id="9">
    <w:p w14:paraId="2A516D5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w:t>
      </w:r>
      <w:proofErr w:type="spellStart"/>
      <w:r w:rsidRPr="00D55A01">
        <w:rPr>
          <w:sz w:val="12"/>
          <w:szCs w:val="12"/>
        </w:rPr>
        <w:t>cor</w:t>
      </w:r>
      <w:proofErr w:type="spellEnd"/>
      <w:r w:rsidRPr="00D55A01">
        <w:rPr>
          <w:sz w:val="12"/>
          <w:szCs w:val="12"/>
        </w:rPr>
        <w:t>="</w:t>
      </w:r>
      <w:proofErr w:type="spellStart"/>
      <w:r w:rsidRPr="00D55A01">
        <w:rPr>
          <w:sz w:val="12"/>
          <w:szCs w:val="12"/>
        </w:rPr>
        <w:t>e17p</w:t>
      </w:r>
      <w:proofErr w:type="spellEnd"/>
      <w:r w:rsidRPr="00D55A01">
        <w:rPr>
          <w:sz w:val="12"/>
          <w:szCs w:val="12"/>
        </w:rPr>
        <w:t>" id="</w:t>
      </w:r>
      <w:proofErr w:type="spellStart"/>
      <w:r w:rsidRPr="00D55A01">
        <w:rPr>
          <w:sz w:val="12"/>
          <w:szCs w:val="12"/>
        </w:rPr>
        <w:t>e17p</w:t>
      </w:r>
      <w:proofErr w:type="spellEnd"/>
      <w:r w:rsidRPr="00D55A01">
        <w:rPr>
          <w:sz w:val="12"/>
          <w:szCs w:val="12"/>
        </w:rPr>
        <w:t>-274" ratings="</w:t>
      </w:r>
      <w:proofErr w:type="spellStart"/>
      <w:r w:rsidRPr="00D55A01">
        <w:rPr>
          <w:sz w:val="12"/>
          <w:szCs w:val="12"/>
        </w:rPr>
        <w:t>n.a.</w:t>
      </w:r>
      <w:proofErr w:type="spellEnd"/>
      <w:r w:rsidRPr="00D55A01">
        <w:rPr>
          <w:sz w:val="12"/>
          <w:szCs w:val="12"/>
        </w:rPr>
        <w:t xml:space="preserve">" </w:t>
      </w:r>
      <w:proofErr w:type="spellStart"/>
      <w:r w:rsidRPr="00D55A01">
        <w:rPr>
          <w:sz w:val="12"/>
          <w:szCs w:val="12"/>
        </w:rPr>
        <w:t>dat</w:t>
      </w:r>
      <w:proofErr w:type="spellEnd"/>
      <w:r w:rsidRPr="00D55A01">
        <w:rPr>
          <w:sz w:val="12"/>
          <w:szCs w:val="12"/>
        </w:rPr>
        <w:t>="201712" pro="</w:t>
      </w:r>
      <w:proofErr w:type="spellStart"/>
      <w:r w:rsidRPr="00D55A01">
        <w:rPr>
          <w:sz w:val="12"/>
          <w:szCs w:val="12"/>
        </w:rPr>
        <w:t>loisir</w:t>
      </w:r>
      <w:proofErr w:type="spellEnd"/>
      <w:r w:rsidRPr="00D55A01">
        <w:rPr>
          <w:sz w:val="12"/>
          <w:szCs w:val="12"/>
        </w:rPr>
        <w:t>"</w:t>
      </w:r>
    </w:p>
    <w:p w14:paraId="10DD3C6A" w14:textId="77777777" w:rsidR="00A200C8" w:rsidRPr="00410FF2" w:rsidRDefault="00A200C8" w:rsidP="00A200C8">
      <w:pPr>
        <w:pStyle w:val="Funotentext"/>
        <w:rPr>
          <w:lang w:val="de-DE"/>
        </w:rPr>
      </w:pPr>
      <w:r w:rsidRPr="00D55A01">
        <w:rPr>
          <w:sz w:val="12"/>
          <w:szCs w:val="12"/>
        </w:rPr>
        <w:t xml:space="preserve">                  </w:t>
      </w:r>
      <w:proofErr w:type="spellStart"/>
      <w:r w:rsidRPr="00D55A01">
        <w:rPr>
          <w:sz w:val="12"/>
          <w:szCs w:val="12"/>
        </w:rPr>
        <w:t>svo</w:t>
      </w:r>
      <w:proofErr w:type="spellEnd"/>
      <w:r w:rsidRPr="00D55A01">
        <w:rPr>
          <w:sz w:val="12"/>
          <w:szCs w:val="12"/>
        </w:rPr>
        <w:t>="</w:t>
      </w:r>
      <w:proofErr w:type="spellStart"/>
      <w:r w:rsidRPr="00D55A01">
        <w:rPr>
          <w:sz w:val="12"/>
          <w:szCs w:val="12"/>
        </w:rPr>
        <w:t>n.a.</w:t>
      </w:r>
      <w:proofErr w:type="spellEnd"/>
      <w:r w:rsidRPr="00D55A01">
        <w:rPr>
          <w:sz w:val="12"/>
          <w:szCs w:val="12"/>
        </w:rPr>
        <w:t>" text="N"&g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77777777" w:rsidR="00BB0DE0" w:rsidRPr="00BB0DE0" w:rsidRDefault="008B7950" w:rsidP="001F1456">
    <w:pPr>
      <w:pStyle w:val="Kopfzeile"/>
      <w:ind w:right="400"/>
      <w:jc w:val="right"/>
      <w:rPr>
        <w:sz w:val="20"/>
      </w:rPr>
    </w:pPr>
    <w:r w:rsidRPr="00BB0DE0">
      <w:rPr>
        <w:sz w:val="20"/>
      </w:rPr>
      <w:t>Christopher Michael Chandler</w:t>
    </w:r>
    <w:r>
      <w:rPr>
        <w:sz w:val="20"/>
      </w:rPr>
      <w:t xml:space="preserve">     </w:t>
    </w:r>
    <w:r w:rsidRPr="00BB0DE0">
      <w:rPr>
        <w:sz w:val="20"/>
      </w:rPr>
      <w:t>108017107247</w:t>
    </w:r>
    <w:r>
      <w:rPr>
        <w:sz w:val="20"/>
      </w:rPr>
      <w:t xml:space="preserve">     </w:t>
    </w:r>
    <w:r w:rsidRPr="00BB0DE0">
      <w:rPr>
        <w:sz w:val="20"/>
      </w:rPr>
      <w:t xml:space="preserve"> </w:t>
    </w:r>
    <w:r w:rsidRPr="00BB0DE0">
      <w:rPr>
        <w:sz w:val="20"/>
      </w:rPr>
      <w:fldChar w:fldCharType="begin"/>
    </w:r>
    <w:r w:rsidRPr="00BB0DE0">
      <w:rPr>
        <w:sz w:val="20"/>
      </w:rPr>
      <w:instrText>PAGE   \* MERGEFORMAT</w:instrText>
    </w:r>
    <w:r w:rsidRPr="00BB0DE0">
      <w:rPr>
        <w:sz w:val="20"/>
      </w:rPr>
      <w:fldChar w:fldCharType="separate"/>
    </w:r>
    <w:r w:rsidRPr="00BB0DE0">
      <w:rPr>
        <w:sz w:val="20"/>
      </w:rPr>
      <w:t>2</w:t>
    </w:r>
    <w:r w:rsidRPr="00BB0DE0">
      <w:rPr>
        <w:sz w:val="20"/>
      </w:rPr>
      <w:fldChar w:fldCharType="end"/>
    </w:r>
  </w:p>
  <w:p w14:paraId="5C771429" w14:textId="77777777" w:rsidR="00BB0DE0" w:rsidRPr="00BB0DE0" w:rsidRDefault="003441DF" w:rsidP="001F1456">
    <w:pPr>
      <w:pStyle w:val="Kopfzeile"/>
      <w:jc w:val="righ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7165"/>
    <w:rsid w:val="00012108"/>
    <w:rsid w:val="0001337F"/>
    <w:rsid w:val="00022546"/>
    <w:rsid w:val="000254BE"/>
    <w:rsid w:val="00025F23"/>
    <w:rsid w:val="00041C42"/>
    <w:rsid w:val="00042A93"/>
    <w:rsid w:val="00050FAF"/>
    <w:rsid w:val="00056077"/>
    <w:rsid w:val="000569DB"/>
    <w:rsid w:val="00060378"/>
    <w:rsid w:val="000662FD"/>
    <w:rsid w:val="00070E64"/>
    <w:rsid w:val="00083F1D"/>
    <w:rsid w:val="00087856"/>
    <w:rsid w:val="00095A0B"/>
    <w:rsid w:val="000A08B5"/>
    <w:rsid w:val="000A520C"/>
    <w:rsid w:val="000A7D25"/>
    <w:rsid w:val="000B5F1B"/>
    <w:rsid w:val="000C2041"/>
    <w:rsid w:val="000C34D3"/>
    <w:rsid w:val="000D0BDC"/>
    <w:rsid w:val="000D0FFD"/>
    <w:rsid w:val="000D4EF2"/>
    <w:rsid w:val="000D5F19"/>
    <w:rsid w:val="000E261F"/>
    <w:rsid w:val="000E2E6D"/>
    <w:rsid w:val="000E7AC7"/>
    <w:rsid w:val="000F1717"/>
    <w:rsid w:val="000F2E44"/>
    <w:rsid w:val="000F3352"/>
    <w:rsid w:val="000F4C37"/>
    <w:rsid w:val="000F5CA8"/>
    <w:rsid w:val="000F714C"/>
    <w:rsid w:val="00101CFD"/>
    <w:rsid w:val="0011112B"/>
    <w:rsid w:val="0011234E"/>
    <w:rsid w:val="00112A81"/>
    <w:rsid w:val="001162FE"/>
    <w:rsid w:val="00121F88"/>
    <w:rsid w:val="001301BF"/>
    <w:rsid w:val="00131270"/>
    <w:rsid w:val="00132132"/>
    <w:rsid w:val="001363F6"/>
    <w:rsid w:val="00141189"/>
    <w:rsid w:val="001415B7"/>
    <w:rsid w:val="00143C44"/>
    <w:rsid w:val="00145AC9"/>
    <w:rsid w:val="00153EDB"/>
    <w:rsid w:val="00160D4D"/>
    <w:rsid w:val="00167538"/>
    <w:rsid w:val="00171DE2"/>
    <w:rsid w:val="0017295A"/>
    <w:rsid w:val="00172E45"/>
    <w:rsid w:val="00174B22"/>
    <w:rsid w:val="00180A06"/>
    <w:rsid w:val="00187042"/>
    <w:rsid w:val="00190DDF"/>
    <w:rsid w:val="00190FB6"/>
    <w:rsid w:val="00193304"/>
    <w:rsid w:val="0019654E"/>
    <w:rsid w:val="00197449"/>
    <w:rsid w:val="0019788C"/>
    <w:rsid w:val="001A4A93"/>
    <w:rsid w:val="001B0625"/>
    <w:rsid w:val="001B0E4C"/>
    <w:rsid w:val="001B132F"/>
    <w:rsid w:val="001B7D18"/>
    <w:rsid w:val="001C2A2B"/>
    <w:rsid w:val="001C35B2"/>
    <w:rsid w:val="001C57A2"/>
    <w:rsid w:val="001C7DED"/>
    <w:rsid w:val="001D01F5"/>
    <w:rsid w:val="001D3D8A"/>
    <w:rsid w:val="001E32F9"/>
    <w:rsid w:val="001E55A2"/>
    <w:rsid w:val="001E7CD1"/>
    <w:rsid w:val="001F1E21"/>
    <w:rsid w:val="001F5BD5"/>
    <w:rsid w:val="002122BC"/>
    <w:rsid w:val="00215C39"/>
    <w:rsid w:val="0021619E"/>
    <w:rsid w:val="00217A04"/>
    <w:rsid w:val="00224DC9"/>
    <w:rsid w:val="0023350E"/>
    <w:rsid w:val="00233737"/>
    <w:rsid w:val="00234252"/>
    <w:rsid w:val="002342EF"/>
    <w:rsid w:val="002376A2"/>
    <w:rsid w:val="00252743"/>
    <w:rsid w:val="00254726"/>
    <w:rsid w:val="0026306F"/>
    <w:rsid w:val="002635CC"/>
    <w:rsid w:val="0026458A"/>
    <w:rsid w:val="002661D1"/>
    <w:rsid w:val="00270ACF"/>
    <w:rsid w:val="00273B12"/>
    <w:rsid w:val="002851B8"/>
    <w:rsid w:val="00291581"/>
    <w:rsid w:val="00292A5A"/>
    <w:rsid w:val="002A1065"/>
    <w:rsid w:val="002A18C6"/>
    <w:rsid w:val="002A357F"/>
    <w:rsid w:val="002A468C"/>
    <w:rsid w:val="002A5015"/>
    <w:rsid w:val="002A7DD0"/>
    <w:rsid w:val="002B2346"/>
    <w:rsid w:val="002B4617"/>
    <w:rsid w:val="002C438D"/>
    <w:rsid w:val="002C7769"/>
    <w:rsid w:val="002D2CDF"/>
    <w:rsid w:val="002D5622"/>
    <w:rsid w:val="002D5D7A"/>
    <w:rsid w:val="002E0D19"/>
    <w:rsid w:val="002E6F9C"/>
    <w:rsid w:val="002F3B44"/>
    <w:rsid w:val="0031477A"/>
    <w:rsid w:val="003171C4"/>
    <w:rsid w:val="003303C1"/>
    <w:rsid w:val="00332B67"/>
    <w:rsid w:val="003341D2"/>
    <w:rsid w:val="00336B1B"/>
    <w:rsid w:val="003375BF"/>
    <w:rsid w:val="0034004E"/>
    <w:rsid w:val="00340456"/>
    <w:rsid w:val="003408BA"/>
    <w:rsid w:val="00344135"/>
    <w:rsid w:val="003441DF"/>
    <w:rsid w:val="003451B6"/>
    <w:rsid w:val="00350FE8"/>
    <w:rsid w:val="003549AF"/>
    <w:rsid w:val="00354C69"/>
    <w:rsid w:val="00355FE0"/>
    <w:rsid w:val="00364223"/>
    <w:rsid w:val="00364791"/>
    <w:rsid w:val="003771B1"/>
    <w:rsid w:val="00380C6C"/>
    <w:rsid w:val="00386BC8"/>
    <w:rsid w:val="00386DDB"/>
    <w:rsid w:val="0038707C"/>
    <w:rsid w:val="00390460"/>
    <w:rsid w:val="003A6ED5"/>
    <w:rsid w:val="003B594C"/>
    <w:rsid w:val="003B5D31"/>
    <w:rsid w:val="003D25DD"/>
    <w:rsid w:val="003D2C3B"/>
    <w:rsid w:val="003D4960"/>
    <w:rsid w:val="003D6548"/>
    <w:rsid w:val="003E0C18"/>
    <w:rsid w:val="003E655F"/>
    <w:rsid w:val="003F2F1C"/>
    <w:rsid w:val="003F4628"/>
    <w:rsid w:val="003F6009"/>
    <w:rsid w:val="003F7646"/>
    <w:rsid w:val="00404374"/>
    <w:rsid w:val="004061E4"/>
    <w:rsid w:val="00410FF2"/>
    <w:rsid w:val="004120E4"/>
    <w:rsid w:val="00423B72"/>
    <w:rsid w:val="0042621F"/>
    <w:rsid w:val="004348C3"/>
    <w:rsid w:val="004365EE"/>
    <w:rsid w:val="00436924"/>
    <w:rsid w:val="004458F3"/>
    <w:rsid w:val="00456AD4"/>
    <w:rsid w:val="00456DD9"/>
    <w:rsid w:val="0045751C"/>
    <w:rsid w:val="0046464C"/>
    <w:rsid w:val="004661A1"/>
    <w:rsid w:val="004675E0"/>
    <w:rsid w:val="004724E4"/>
    <w:rsid w:val="00480309"/>
    <w:rsid w:val="0048287A"/>
    <w:rsid w:val="00485471"/>
    <w:rsid w:val="00486ABE"/>
    <w:rsid w:val="00487C18"/>
    <w:rsid w:val="00497280"/>
    <w:rsid w:val="004D04FD"/>
    <w:rsid w:val="004D64BD"/>
    <w:rsid w:val="004D692E"/>
    <w:rsid w:val="004D76DA"/>
    <w:rsid w:val="004E509A"/>
    <w:rsid w:val="004F23B6"/>
    <w:rsid w:val="004F2E57"/>
    <w:rsid w:val="004F3CCE"/>
    <w:rsid w:val="004F6F9E"/>
    <w:rsid w:val="00502C40"/>
    <w:rsid w:val="00510312"/>
    <w:rsid w:val="00520F54"/>
    <w:rsid w:val="0052261B"/>
    <w:rsid w:val="00524459"/>
    <w:rsid w:val="00524949"/>
    <w:rsid w:val="00525ED7"/>
    <w:rsid w:val="005278F2"/>
    <w:rsid w:val="00530A05"/>
    <w:rsid w:val="005316D5"/>
    <w:rsid w:val="00532AAC"/>
    <w:rsid w:val="00532E30"/>
    <w:rsid w:val="0053409F"/>
    <w:rsid w:val="00536ECD"/>
    <w:rsid w:val="005373F1"/>
    <w:rsid w:val="0053745D"/>
    <w:rsid w:val="005458C9"/>
    <w:rsid w:val="00545978"/>
    <w:rsid w:val="005537E7"/>
    <w:rsid w:val="00553878"/>
    <w:rsid w:val="00560436"/>
    <w:rsid w:val="00560B0E"/>
    <w:rsid w:val="00574031"/>
    <w:rsid w:val="0057637D"/>
    <w:rsid w:val="00577BFB"/>
    <w:rsid w:val="005846F3"/>
    <w:rsid w:val="005A0D25"/>
    <w:rsid w:val="005A137E"/>
    <w:rsid w:val="005A58AC"/>
    <w:rsid w:val="005A642B"/>
    <w:rsid w:val="005B1032"/>
    <w:rsid w:val="005B1301"/>
    <w:rsid w:val="005B3FBE"/>
    <w:rsid w:val="005B4273"/>
    <w:rsid w:val="005B5CA1"/>
    <w:rsid w:val="005B7E96"/>
    <w:rsid w:val="005C0139"/>
    <w:rsid w:val="005C0A18"/>
    <w:rsid w:val="005C2C90"/>
    <w:rsid w:val="005C3901"/>
    <w:rsid w:val="005C4DE3"/>
    <w:rsid w:val="005C75C7"/>
    <w:rsid w:val="005D03B9"/>
    <w:rsid w:val="005D19F8"/>
    <w:rsid w:val="005D2D05"/>
    <w:rsid w:val="005D379A"/>
    <w:rsid w:val="005D4F80"/>
    <w:rsid w:val="005D539A"/>
    <w:rsid w:val="005E14BE"/>
    <w:rsid w:val="005E2D1A"/>
    <w:rsid w:val="005F0111"/>
    <w:rsid w:val="00603600"/>
    <w:rsid w:val="0060505C"/>
    <w:rsid w:val="00610AA5"/>
    <w:rsid w:val="00611339"/>
    <w:rsid w:val="006116D3"/>
    <w:rsid w:val="006218A4"/>
    <w:rsid w:val="00624E85"/>
    <w:rsid w:val="00626CDD"/>
    <w:rsid w:val="0062746B"/>
    <w:rsid w:val="00634538"/>
    <w:rsid w:val="006441A3"/>
    <w:rsid w:val="00644756"/>
    <w:rsid w:val="00646342"/>
    <w:rsid w:val="00654A7A"/>
    <w:rsid w:val="00664EF1"/>
    <w:rsid w:val="00667282"/>
    <w:rsid w:val="006673D7"/>
    <w:rsid w:val="00672B71"/>
    <w:rsid w:val="00673E2D"/>
    <w:rsid w:val="00675607"/>
    <w:rsid w:val="00680637"/>
    <w:rsid w:val="00685563"/>
    <w:rsid w:val="00697649"/>
    <w:rsid w:val="006A19AD"/>
    <w:rsid w:val="006C052C"/>
    <w:rsid w:val="006C507D"/>
    <w:rsid w:val="006C580B"/>
    <w:rsid w:val="006D2F9F"/>
    <w:rsid w:val="006D4B22"/>
    <w:rsid w:val="006D717C"/>
    <w:rsid w:val="006D7D18"/>
    <w:rsid w:val="006E3A9E"/>
    <w:rsid w:val="006F7D1E"/>
    <w:rsid w:val="00700EB6"/>
    <w:rsid w:val="00711730"/>
    <w:rsid w:val="00712202"/>
    <w:rsid w:val="007158AF"/>
    <w:rsid w:val="00715F8F"/>
    <w:rsid w:val="00722472"/>
    <w:rsid w:val="00735A51"/>
    <w:rsid w:val="0073720D"/>
    <w:rsid w:val="00742BE8"/>
    <w:rsid w:val="007505E4"/>
    <w:rsid w:val="007522DD"/>
    <w:rsid w:val="00757539"/>
    <w:rsid w:val="00763622"/>
    <w:rsid w:val="00767F18"/>
    <w:rsid w:val="00772722"/>
    <w:rsid w:val="00773076"/>
    <w:rsid w:val="007739F5"/>
    <w:rsid w:val="00777224"/>
    <w:rsid w:val="0078426C"/>
    <w:rsid w:val="007A0BF3"/>
    <w:rsid w:val="007A0D99"/>
    <w:rsid w:val="007B1367"/>
    <w:rsid w:val="007B4792"/>
    <w:rsid w:val="007B6098"/>
    <w:rsid w:val="007B6FEE"/>
    <w:rsid w:val="007C482F"/>
    <w:rsid w:val="007C6DA1"/>
    <w:rsid w:val="007D32DC"/>
    <w:rsid w:val="007E2047"/>
    <w:rsid w:val="007E25D2"/>
    <w:rsid w:val="007E6700"/>
    <w:rsid w:val="007F503E"/>
    <w:rsid w:val="0080031F"/>
    <w:rsid w:val="00804436"/>
    <w:rsid w:val="00804DE7"/>
    <w:rsid w:val="00806E31"/>
    <w:rsid w:val="00811668"/>
    <w:rsid w:val="0081383B"/>
    <w:rsid w:val="0081788A"/>
    <w:rsid w:val="008206CD"/>
    <w:rsid w:val="00822131"/>
    <w:rsid w:val="00830246"/>
    <w:rsid w:val="00832AD2"/>
    <w:rsid w:val="00837D06"/>
    <w:rsid w:val="00840265"/>
    <w:rsid w:val="00854070"/>
    <w:rsid w:val="00855E75"/>
    <w:rsid w:val="0085626D"/>
    <w:rsid w:val="00856E42"/>
    <w:rsid w:val="008719C4"/>
    <w:rsid w:val="008836AB"/>
    <w:rsid w:val="00892FFD"/>
    <w:rsid w:val="00894782"/>
    <w:rsid w:val="00896E23"/>
    <w:rsid w:val="008A0149"/>
    <w:rsid w:val="008A5760"/>
    <w:rsid w:val="008B0BB8"/>
    <w:rsid w:val="008B6353"/>
    <w:rsid w:val="008B64C1"/>
    <w:rsid w:val="008B753A"/>
    <w:rsid w:val="008B7950"/>
    <w:rsid w:val="008C6A40"/>
    <w:rsid w:val="008D190D"/>
    <w:rsid w:val="008D29A0"/>
    <w:rsid w:val="008D3003"/>
    <w:rsid w:val="008D40E6"/>
    <w:rsid w:val="008D45D4"/>
    <w:rsid w:val="008D4727"/>
    <w:rsid w:val="008E162D"/>
    <w:rsid w:val="008E4555"/>
    <w:rsid w:val="008F08C1"/>
    <w:rsid w:val="009008DA"/>
    <w:rsid w:val="00911813"/>
    <w:rsid w:val="00920399"/>
    <w:rsid w:val="00920D74"/>
    <w:rsid w:val="00925DA4"/>
    <w:rsid w:val="00927470"/>
    <w:rsid w:val="00935642"/>
    <w:rsid w:val="009369D8"/>
    <w:rsid w:val="00936F6B"/>
    <w:rsid w:val="0094082F"/>
    <w:rsid w:val="00943A54"/>
    <w:rsid w:val="00943D90"/>
    <w:rsid w:val="0095624E"/>
    <w:rsid w:val="00961E5F"/>
    <w:rsid w:val="00963E49"/>
    <w:rsid w:val="00970279"/>
    <w:rsid w:val="009713DD"/>
    <w:rsid w:val="00971B10"/>
    <w:rsid w:val="00972748"/>
    <w:rsid w:val="00977B5E"/>
    <w:rsid w:val="00981140"/>
    <w:rsid w:val="009816A8"/>
    <w:rsid w:val="00982537"/>
    <w:rsid w:val="00990860"/>
    <w:rsid w:val="009A573C"/>
    <w:rsid w:val="009B7173"/>
    <w:rsid w:val="009B7531"/>
    <w:rsid w:val="009C1EDB"/>
    <w:rsid w:val="009C4C6A"/>
    <w:rsid w:val="009C6CDE"/>
    <w:rsid w:val="009C7CD0"/>
    <w:rsid w:val="009D40EB"/>
    <w:rsid w:val="009D66DD"/>
    <w:rsid w:val="009D7ADD"/>
    <w:rsid w:val="009E144F"/>
    <w:rsid w:val="009E5126"/>
    <w:rsid w:val="009F0DD3"/>
    <w:rsid w:val="00A04CF5"/>
    <w:rsid w:val="00A108CD"/>
    <w:rsid w:val="00A11E40"/>
    <w:rsid w:val="00A122F4"/>
    <w:rsid w:val="00A137DE"/>
    <w:rsid w:val="00A13AD4"/>
    <w:rsid w:val="00A200C8"/>
    <w:rsid w:val="00A21D73"/>
    <w:rsid w:val="00A239F2"/>
    <w:rsid w:val="00A23DFD"/>
    <w:rsid w:val="00A252F1"/>
    <w:rsid w:val="00A278C4"/>
    <w:rsid w:val="00A30145"/>
    <w:rsid w:val="00A40B40"/>
    <w:rsid w:val="00A41CF3"/>
    <w:rsid w:val="00A43063"/>
    <w:rsid w:val="00A43B90"/>
    <w:rsid w:val="00A45020"/>
    <w:rsid w:val="00A4607D"/>
    <w:rsid w:val="00A57870"/>
    <w:rsid w:val="00A655BC"/>
    <w:rsid w:val="00A701B4"/>
    <w:rsid w:val="00A72EF5"/>
    <w:rsid w:val="00A8102B"/>
    <w:rsid w:val="00A82596"/>
    <w:rsid w:val="00A82E1A"/>
    <w:rsid w:val="00A84CE8"/>
    <w:rsid w:val="00A85EF1"/>
    <w:rsid w:val="00A92802"/>
    <w:rsid w:val="00A92D71"/>
    <w:rsid w:val="00A94995"/>
    <w:rsid w:val="00A971BE"/>
    <w:rsid w:val="00A97FE3"/>
    <w:rsid w:val="00AA0371"/>
    <w:rsid w:val="00AA4EA1"/>
    <w:rsid w:val="00AA6411"/>
    <w:rsid w:val="00AA726B"/>
    <w:rsid w:val="00AB0095"/>
    <w:rsid w:val="00AB20C0"/>
    <w:rsid w:val="00AB6133"/>
    <w:rsid w:val="00AC1887"/>
    <w:rsid w:val="00AC31DD"/>
    <w:rsid w:val="00AC37DD"/>
    <w:rsid w:val="00AD0752"/>
    <w:rsid w:val="00AD187F"/>
    <w:rsid w:val="00AD38AD"/>
    <w:rsid w:val="00AD60E1"/>
    <w:rsid w:val="00AD629C"/>
    <w:rsid w:val="00AD6A3F"/>
    <w:rsid w:val="00AD7940"/>
    <w:rsid w:val="00AE00F3"/>
    <w:rsid w:val="00AE0D69"/>
    <w:rsid w:val="00AE4BE3"/>
    <w:rsid w:val="00AE5005"/>
    <w:rsid w:val="00AE57A5"/>
    <w:rsid w:val="00AE6C0B"/>
    <w:rsid w:val="00AE7364"/>
    <w:rsid w:val="00AE7921"/>
    <w:rsid w:val="00B056A8"/>
    <w:rsid w:val="00B078A4"/>
    <w:rsid w:val="00B130D6"/>
    <w:rsid w:val="00B14180"/>
    <w:rsid w:val="00B21390"/>
    <w:rsid w:val="00B235F0"/>
    <w:rsid w:val="00B258F7"/>
    <w:rsid w:val="00B309C9"/>
    <w:rsid w:val="00B31670"/>
    <w:rsid w:val="00B32B67"/>
    <w:rsid w:val="00B35B92"/>
    <w:rsid w:val="00B42763"/>
    <w:rsid w:val="00B431E6"/>
    <w:rsid w:val="00B47D30"/>
    <w:rsid w:val="00B520EE"/>
    <w:rsid w:val="00B5235D"/>
    <w:rsid w:val="00B54090"/>
    <w:rsid w:val="00B60DC2"/>
    <w:rsid w:val="00B6631B"/>
    <w:rsid w:val="00B70417"/>
    <w:rsid w:val="00B71DF4"/>
    <w:rsid w:val="00B7243A"/>
    <w:rsid w:val="00B7370A"/>
    <w:rsid w:val="00B820AE"/>
    <w:rsid w:val="00B8423E"/>
    <w:rsid w:val="00B85DF0"/>
    <w:rsid w:val="00B9142D"/>
    <w:rsid w:val="00B9182D"/>
    <w:rsid w:val="00B92F72"/>
    <w:rsid w:val="00B964AD"/>
    <w:rsid w:val="00B97081"/>
    <w:rsid w:val="00BA3D47"/>
    <w:rsid w:val="00BA7E2C"/>
    <w:rsid w:val="00BB1B4C"/>
    <w:rsid w:val="00BB45D0"/>
    <w:rsid w:val="00BB63A5"/>
    <w:rsid w:val="00BB68C5"/>
    <w:rsid w:val="00BC2DD3"/>
    <w:rsid w:val="00BC4972"/>
    <w:rsid w:val="00BD63D4"/>
    <w:rsid w:val="00BF3498"/>
    <w:rsid w:val="00BF5099"/>
    <w:rsid w:val="00BF7648"/>
    <w:rsid w:val="00C02859"/>
    <w:rsid w:val="00C0526C"/>
    <w:rsid w:val="00C073B1"/>
    <w:rsid w:val="00C07A06"/>
    <w:rsid w:val="00C11806"/>
    <w:rsid w:val="00C135C2"/>
    <w:rsid w:val="00C2513A"/>
    <w:rsid w:val="00C3000E"/>
    <w:rsid w:val="00C31F87"/>
    <w:rsid w:val="00C33191"/>
    <w:rsid w:val="00C3791F"/>
    <w:rsid w:val="00C46A48"/>
    <w:rsid w:val="00C53902"/>
    <w:rsid w:val="00C60A73"/>
    <w:rsid w:val="00C626C8"/>
    <w:rsid w:val="00C70794"/>
    <w:rsid w:val="00C73D51"/>
    <w:rsid w:val="00C77A9F"/>
    <w:rsid w:val="00C82E94"/>
    <w:rsid w:val="00C836E8"/>
    <w:rsid w:val="00C8524C"/>
    <w:rsid w:val="00C94834"/>
    <w:rsid w:val="00C97235"/>
    <w:rsid w:val="00CA4412"/>
    <w:rsid w:val="00CA5A12"/>
    <w:rsid w:val="00CA5C2A"/>
    <w:rsid w:val="00CB23A3"/>
    <w:rsid w:val="00CB2C07"/>
    <w:rsid w:val="00CC028D"/>
    <w:rsid w:val="00CC459C"/>
    <w:rsid w:val="00CC6463"/>
    <w:rsid w:val="00CC69FA"/>
    <w:rsid w:val="00CD7D00"/>
    <w:rsid w:val="00CE2E25"/>
    <w:rsid w:val="00CE7878"/>
    <w:rsid w:val="00CF04FC"/>
    <w:rsid w:val="00CF26E4"/>
    <w:rsid w:val="00CF2D2D"/>
    <w:rsid w:val="00CF3182"/>
    <w:rsid w:val="00CF5EBD"/>
    <w:rsid w:val="00CF5FAD"/>
    <w:rsid w:val="00CF7802"/>
    <w:rsid w:val="00D05175"/>
    <w:rsid w:val="00D06E3F"/>
    <w:rsid w:val="00D1591E"/>
    <w:rsid w:val="00D174F4"/>
    <w:rsid w:val="00D241E8"/>
    <w:rsid w:val="00D41208"/>
    <w:rsid w:val="00D42DAC"/>
    <w:rsid w:val="00D555C0"/>
    <w:rsid w:val="00D55A01"/>
    <w:rsid w:val="00D5665A"/>
    <w:rsid w:val="00D56D70"/>
    <w:rsid w:val="00D600C7"/>
    <w:rsid w:val="00D62AC7"/>
    <w:rsid w:val="00D70446"/>
    <w:rsid w:val="00D72B87"/>
    <w:rsid w:val="00D84B85"/>
    <w:rsid w:val="00D85047"/>
    <w:rsid w:val="00D91475"/>
    <w:rsid w:val="00DA2525"/>
    <w:rsid w:val="00DA3075"/>
    <w:rsid w:val="00DA546F"/>
    <w:rsid w:val="00DB6493"/>
    <w:rsid w:val="00DC142C"/>
    <w:rsid w:val="00DC4207"/>
    <w:rsid w:val="00DC797E"/>
    <w:rsid w:val="00DD4367"/>
    <w:rsid w:val="00DD4919"/>
    <w:rsid w:val="00DD56F3"/>
    <w:rsid w:val="00DD6B8A"/>
    <w:rsid w:val="00DE0478"/>
    <w:rsid w:val="00DE05EE"/>
    <w:rsid w:val="00DE1471"/>
    <w:rsid w:val="00DF111D"/>
    <w:rsid w:val="00DF116A"/>
    <w:rsid w:val="00DF1F5E"/>
    <w:rsid w:val="00E0171E"/>
    <w:rsid w:val="00E031F7"/>
    <w:rsid w:val="00E11B65"/>
    <w:rsid w:val="00E11EAE"/>
    <w:rsid w:val="00E14CC8"/>
    <w:rsid w:val="00E14DE8"/>
    <w:rsid w:val="00E15938"/>
    <w:rsid w:val="00E16376"/>
    <w:rsid w:val="00E20B13"/>
    <w:rsid w:val="00E218AB"/>
    <w:rsid w:val="00E244B9"/>
    <w:rsid w:val="00E24AD1"/>
    <w:rsid w:val="00E24C2B"/>
    <w:rsid w:val="00E2712A"/>
    <w:rsid w:val="00E30142"/>
    <w:rsid w:val="00E34327"/>
    <w:rsid w:val="00E34DF0"/>
    <w:rsid w:val="00E4178C"/>
    <w:rsid w:val="00E54D1A"/>
    <w:rsid w:val="00E5621E"/>
    <w:rsid w:val="00E56E8A"/>
    <w:rsid w:val="00E616BB"/>
    <w:rsid w:val="00E618D6"/>
    <w:rsid w:val="00E61C41"/>
    <w:rsid w:val="00E61F71"/>
    <w:rsid w:val="00E642C2"/>
    <w:rsid w:val="00E66572"/>
    <w:rsid w:val="00E73B33"/>
    <w:rsid w:val="00E75E31"/>
    <w:rsid w:val="00E87F45"/>
    <w:rsid w:val="00E922F3"/>
    <w:rsid w:val="00E944A2"/>
    <w:rsid w:val="00EA0A77"/>
    <w:rsid w:val="00EA1360"/>
    <w:rsid w:val="00EA3746"/>
    <w:rsid w:val="00EB02A6"/>
    <w:rsid w:val="00EB1ADA"/>
    <w:rsid w:val="00EC2480"/>
    <w:rsid w:val="00ED05A4"/>
    <w:rsid w:val="00ED0642"/>
    <w:rsid w:val="00ED395A"/>
    <w:rsid w:val="00ED39E2"/>
    <w:rsid w:val="00EE1A0F"/>
    <w:rsid w:val="00EF1BCD"/>
    <w:rsid w:val="00EF5C3F"/>
    <w:rsid w:val="00EF61BA"/>
    <w:rsid w:val="00EF62C0"/>
    <w:rsid w:val="00F02D3E"/>
    <w:rsid w:val="00F03510"/>
    <w:rsid w:val="00F10B0B"/>
    <w:rsid w:val="00F1791E"/>
    <w:rsid w:val="00F2246D"/>
    <w:rsid w:val="00F25CFA"/>
    <w:rsid w:val="00F30B12"/>
    <w:rsid w:val="00F32615"/>
    <w:rsid w:val="00F32B6E"/>
    <w:rsid w:val="00F369B7"/>
    <w:rsid w:val="00F4290B"/>
    <w:rsid w:val="00F43FF3"/>
    <w:rsid w:val="00F51C26"/>
    <w:rsid w:val="00F575B5"/>
    <w:rsid w:val="00F621BD"/>
    <w:rsid w:val="00F63A04"/>
    <w:rsid w:val="00F66748"/>
    <w:rsid w:val="00F726BC"/>
    <w:rsid w:val="00F745EB"/>
    <w:rsid w:val="00F825C5"/>
    <w:rsid w:val="00F84BCF"/>
    <w:rsid w:val="00F86930"/>
    <w:rsid w:val="00F86BC5"/>
    <w:rsid w:val="00F87463"/>
    <w:rsid w:val="00F921BE"/>
    <w:rsid w:val="00FB1DAF"/>
    <w:rsid w:val="00FB33CA"/>
    <w:rsid w:val="00FB4A29"/>
    <w:rsid w:val="00FB5296"/>
    <w:rsid w:val="00FB66B5"/>
    <w:rsid w:val="00FC0FB4"/>
    <w:rsid w:val="00FC2805"/>
    <w:rsid w:val="00FC43AF"/>
    <w:rsid w:val="00FC6406"/>
    <w:rsid w:val="00FD10B0"/>
    <w:rsid w:val="00FD2883"/>
    <w:rsid w:val="00FD404A"/>
    <w:rsid w:val="00FE045F"/>
    <w:rsid w:val="00FE75F6"/>
    <w:rsid w:val="00FF1C70"/>
    <w:rsid w:val="00FF281A"/>
    <w:rsid w:val="00FF556F"/>
    <w:rsid w:val="00FF6BA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9816A8"/>
    <w:pPr>
      <w:ind w:left="0" w:firstLine="567"/>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9B7531"/>
    <w:pPr>
      <w:ind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CE2E25"/>
    <w:pPr>
      <w:ind w:left="720"/>
      <w:jc w:val="left"/>
    </w:pPr>
    <w:rPr>
      <w:rFonts w:asciiTheme="minorHAnsi" w:hAnsiTheme="minorHAnsi" w:cstheme="minorHAnsi"/>
      <w:sz w:val="18"/>
      <w:szCs w:val="18"/>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488/2920" TargetMode="External"/><Relationship Id="rId18" Type="http://schemas.openxmlformats.org/officeDocument/2006/relationships/hyperlink" Target="https://www.aclweb.org/anthology/W97-0323"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093/llc/fqw049"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3917/ling.381.0005" TargetMode="External"/><Relationship Id="rId25" Type="http://schemas.openxmlformats.org/officeDocument/2006/relationships/hyperlink" Target="http://www.georg-re.hm/pdf/Rehm-Muendlichkeit.pdf" TargetMode="External"/><Relationship Id="rId2" Type="http://schemas.openxmlformats.org/officeDocument/2006/relationships/numbering" Target="numbering.xml"/><Relationship Id="rId16" Type="http://schemas.openxmlformats.org/officeDocument/2006/relationships/hyperlink" Target="https://www.uni-potsdam.de/langage/la-bank/ebay.php" TargetMode="External"/><Relationship Id="rId20" Type="http://schemas.openxmlformats.org/officeDocument/2006/relationships/hyperlink" Target="https://www.aclweb.org/anthology/2020.lrec-1.1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515/9783110966091.830" TargetMode="External"/><Relationship Id="rId5" Type="http://schemas.openxmlformats.org/officeDocument/2006/relationships/webSettings" Target="webSettings.xml"/><Relationship Id="rId15" Type="http://schemas.openxmlformats.org/officeDocument/2006/relationships/hyperlink" Target="https://doi.org/10.4000/traduire.162" TargetMode="External"/><Relationship Id="rId23" Type="http://schemas.openxmlformats.org/officeDocument/2006/relationships/hyperlink" Target="https://hdl.handle.net/11403/comere/cmr-wikiconflits/cmr-wikiconflits-qi_discu-tei-v1"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10.18653/v1/W19-140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515/9783110279832" TargetMode="External"/><Relationship Id="rId22" Type="http://schemas.openxmlformats.org/officeDocument/2006/relationships/hyperlink" Target="https://hdl.handle.net/11403/comere/cmr-88milsms/cmr-88milsms-tei-v1"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21843</Words>
  <Characters>119049</Characters>
  <Application>Microsoft Office Word</Application>
  <DocSecurity>0</DocSecurity>
  <Lines>2705</Lines>
  <Paragraphs>999</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39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452</cp:revision>
  <cp:lastPrinted>2021-05-14T10:41:00Z</cp:lastPrinted>
  <dcterms:created xsi:type="dcterms:W3CDTF">2021-05-04T10:40:00Z</dcterms:created>
  <dcterms:modified xsi:type="dcterms:W3CDTF">2021-08-02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8c5EgQf"/&gt;&lt;style id="http://www.zotero.org/styles/apa" locale="en-US" hasBibliography="1" bibliographyStyleHasBeenSet="1"/&gt;&lt;prefs&gt;&lt;pref name="fieldType" value="Field"/&gt;&lt;/prefs&gt;&lt;/data&gt;</vt:lpwstr>
  </property>
</Properties>
</file>